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proofErr w:type="gramStart"/>
      <w:r>
        <w:t>why</w:t>
      </w:r>
      <w:proofErr w:type="gramEnd"/>
      <w:r>
        <w:t xml:space="preserve">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41651411" w:rsidR="00DB29A1" w:rsidRPr="00267136" w:rsidRDefault="00267136" w:rsidP="00C2697E">
      <w:pPr>
        <w:rPr>
          <w:b/>
        </w:rPr>
      </w:pPr>
      <w:r>
        <w:t>Fly</w:t>
      </w:r>
      <w:r w:rsidR="00BE0793">
        <w:t xml:space="preserve"> stocks were ordered from </w:t>
      </w:r>
      <w:r w:rsidR="00411E0B">
        <w:t xml:space="preserve">the </w:t>
      </w:r>
      <w:r w:rsidR="00BE0793">
        <w:t>Bloomington</w:t>
      </w:r>
      <w:r w:rsidR="00411E0B">
        <w:t xml:space="preserve"> stock center </w:t>
      </w:r>
      <w:r>
        <w:t xml:space="preserve">or were described previously </w:t>
      </w:r>
      <w:r w:rsidR="00411E0B">
        <w:t>(</w:t>
      </w:r>
      <w:r>
        <w:t xml:space="preserve">see Supplementary </w:t>
      </w:r>
      <w:r w:rsidR="00411E0B">
        <w:t>Table 1)</w:t>
      </w:r>
      <w:r w:rsidR="00BE0793">
        <w:t xml:space="preserve">. Food was made </w:t>
      </w:r>
      <w:r w:rsidR="00411E0B">
        <w:t xml:space="preserve">prepared according to </w:t>
      </w:r>
      <w:commentRangeStart w:id="0"/>
      <w:r w:rsidR="00411E0B">
        <w:t>XXX</w:t>
      </w:r>
      <w:r w:rsidR="00BE0793">
        <w:rPr>
          <w:b/>
        </w:rPr>
        <w:t xml:space="preserve"> </w:t>
      </w:r>
      <w:commentRangeEnd w:id="0"/>
      <w:r w:rsidR="00411E0B">
        <w:rPr>
          <w:rStyle w:val="CommentReference"/>
        </w:rPr>
        <w:commentReference w:id="0"/>
      </w:r>
      <w:r w:rsidR="00411E0B">
        <w:rPr>
          <w:b/>
        </w:rPr>
        <w:t xml:space="preserve">.  </w:t>
      </w:r>
      <w:proofErr w:type="spellStart"/>
      <w:r>
        <w:t>Rapamycin</w:t>
      </w:r>
      <w:proofErr w:type="spellEnd"/>
      <w:r>
        <w:t xml:space="preserve"> (Cayman Chemicals) was added where indicated when food was ~50</w:t>
      </w:r>
      <w:r>
        <w:rPr>
          <w:rFonts w:ascii="Cambria" w:hAnsi="Cambria"/>
        </w:rPr>
        <w:t>°</w:t>
      </w:r>
      <w:r>
        <w:t xml:space="preserve"> C</w:t>
      </w:r>
      <w:r>
        <w:rPr>
          <w:b/>
        </w:rPr>
        <w:t>.</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commentRangeStart w:id="1"/>
      <w:r>
        <w:t xml:space="preserve">Tissue Culture and </w:t>
      </w:r>
      <w:proofErr w:type="spellStart"/>
      <w:r>
        <w:t>Myotube</w:t>
      </w:r>
      <w:proofErr w:type="spellEnd"/>
      <w:r>
        <w:t xml:space="preserve"> Formation</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commentRangeEnd w:id="1"/>
    <w:p w14:paraId="36D2F3A8" w14:textId="77777777" w:rsidR="00411E0B" w:rsidRDefault="00C8155A" w:rsidP="00C2697E">
      <w:pPr>
        <w:rPr>
          <w:b/>
        </w:rPr>
      </w:pPr>
      <w:r>
        <w:rPr>
          <w:rStyle w:val="CommentReference"/>
        </w:rPr>
        <w:commentReference w:id="1"/>
      </w:r>
    </w:p>
    <w:p w14:paraId="1EBF392B" w14:textId="7A65CEFA" w:rsidR="00DB29A1" w:rsidRPr="00061E90" w:rsidRDefault="00061E90" w:rsidP="00C2697E">
      <w:r w:rsidRPr="00061E90">
        <w:t xml:space="preserve">We did real time </w:t>
      </w:r>
      <w:proofErr w:type="spellStart"/>
      <w:r w:rsidRPr="00061E90">
        <w:t>qPCR</w:t>
      </w:r>
      <w:proofErr w:type="spellEnd"/>
    </w:p>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w:t>
      </w:r>
      <w:proofErr w:type="spellStart"/>
      <w:r>
        <w:t>shRNA</w:t>
      </w:r>
      <w:proofErr w:type="spellEnd"/>
      <w:r>
        <w:t xml:space="preserve">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w:t>
      </w:r>
      <w:proofErr w:type="spellStart"/>
      <w:r w:rsidR="00DB29A1">
        <w:t>eclose</w:t>
      </w:r>
      <w:proofErr w:type="spellEnd"/>
      <w:r w:rsidR="00DB29A1">
        <w:t xml:space="preserve"> after ten days, at which point the progeny was sorted according to phenotype </w:t>
      </w:r>
      <w:r w:rsidR="00922DE5">
        <w:t xml:space="preserve">and gender. During each sorting, the number of flies of each phenotype was recorded. The sorted flies were put into new vials, with males and females separated and with 5-10 flies in each vial.  The </w:t>
      </w:r>
      <w:r w:rsidR="00922DE5">
        <w:lastRenderedPageBreak/>
        <w:t>progeny was stored in an incubator at 25</w:t>
      </w:r>
      <w:r w:rsidR="00922DE5">
        <w:rPr>
          <w:rFonts w:ascii="Cambria" w:hAnsi="Cambria"/>
        </w:rPr>
        <w:t>°</w:t>
      </w:r>
      <w:r w:rsidR="00922DE5">
        <w:t xml:space="preserve"> C. This process was continued until </w:t>
      </w:r>
      <w:r w:rsidR="00411E0B">
        <w:t xml:space="preserve">at least </w:t>
      </w:r>
      <w:r w:rsidR="00922DE5">
        <w:t>100 flies of each genotype had been collected</w:t>
      </w:r>
      <w:r w:rsidR="00411E0B">
        <w:t xml:space="preserve">.  At least three replicates of each cross </w:t>
      </w:r>
      <w:proofErr w:type="gramStart"/>
      <w:r w:rsidR="00411E0B">
        <w:t>was</w:t>
      </w:r>
      <w:proofErr w:type="gramEnd"/>
      <w:r w:rsidR="00411E0B">
        <w:t xml:space="preserve"> performed</w:t>
      </w:r>
      <w:r w:rsidR="00922DE5">
        <w:t xml:space="preserve">. </w:t>
      </w:r>
    </w:p>
    <w:p w14:paraId="768D39A1" w14:textId="59B6B4E8" w:rsidR="001B4D8C" w:rsidRDefault="001B4D8C" w:rsidP="001A0687">
      <w:pPr>
        <w:pStyle w:val="Heading2"/>
      </w:pPr>
      <w:r>
        <w:t xml:space="preserve">Examining </w:t>
      </w:r>
      <w:proofErr w:type="spellStart"/>
      <w:r>
        <w:t>Pup</w:t>
      </w:r>
      <w:r w:rsidRPr="00486518">
        <w:t>a</w:t>
      </w:r>
      <w:r>
        <w:t>l</w:t>
      </w:r>
      <w:proofErr w:type="spellEnd"/>
      <w:r>
        <w:t xml:space="preserve">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 xml:space="preserve">crosses were made, the progeny flies were emptied from the vials. The empty </w:t>
      </w:r>
      <w:proofErr w:type="spellStart"/>
      <w:r>
        <w:t>pupal</w:t>
      </w:r>
      <w:proofErr w:type="spellEnd"/>
      <w:r>
        <w:t xml:space="preserve"> cases were counted and the cases containing dead flies were counted. A </w:t>
      </w:r>
      <w:proofErr w:type="spellStart"/>
      <w:r>
        <w:t>pupal</w:t>
      </w:r>
      <w:proofErr w:type="spellEnd"/>
      <w:r>
        <w:t xml:space="preserve">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EB1511"/>
    <w:p w14:paraId="00CC3DCD" w14:textId="366BA3C9" w:rsidR="00B26960" w:rsidRDefault="00B26960" w:rsidP="00B26960">
      <w:pPr>
        <w:pStyle w:val="Heading2"/>
      </w:pPr>
      <w:r>
        <w:t>Statistics</w:t>
      </w:r>
    </w:p>
    <w:p w14:paraId="1C26E0EA" w14:textId="235E3AA4" w:rsidR="00F3104E" w:rsidRDefault="00F3104E" w:rsidP="00B26960"/>
    <w:p w14:paraId="5A772658" w14:textId="7E5397ED" w:rsidR="00B26960" w:rsidRPr="00B26960" w:rsidRDefault="00B26960" w:rsidP="00B26960">
      <w:r>
        <w:t xml:space="preserve">Statistical analyses were performed using the R statistical package, version 3.1.0 </w:t>
      </w:r>
      <w:r w:rsidR="00F3104E">
        <w:fldChar w:fldCharType="begin" w:fldLock="1"/>
      </w:r>
      <w:r w:rsidR="009364B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1]" }, "properties" : { "noteIndex" : 0 }, "schema" : "https://github.com/citation-style-language/schema/raw/master/csl-citation.json" }</w:instrText>
      </w:r>
      <w:r w:rsidR="00F3104E">
        <w:fldChar w:fldCharType="separate"/>
      </w:r>
      <w:r w:rsidR="00F3104E" w:rsidRPr="00F3104E">
        <w:rPr>
          <w:noProof/>
        </w:rPr>
        <w:t>[1]</w:t>
      </w:r>
      <w:r w:rsidR="00F3104E">
        <w:fldChar w:fldCharType="end"/>
      </w:r>
      <w:r w:rsidR="00F3104E">
        <w:t>.  Prior to performing ANOVA analyses, normality was assessed by Shapiro-</w:t>
      </w:r>
      <w:proofErr w:type="spellStart"/>
      <w:r w:rsidR="00F3104E">
        <w:t>Wilk</w:t>
      </w:r>
      <w:proofErr w:type="spellEnd"/>
      <w:r w:rsidR="00F3104E">
        <w:t xml:space="preserve"> test and equal variance was tested using a </w:t>
      </w:r>
      <w:proofErr w:type="spellStart"/>
      <w:r w:rsidR="00F3104E">
        <w:t>Levene’s</w:t>
      </w:r>
      <w:proofErr w:type="spellEnd"/>
      <w:r w:rsidR="00F3104E">
        <w:t xml:space="preserve"> test (from the car package, version 2.0-20 </w:t>
      </w:r>
      <w:r w:rsidR="00F3104E">
        <w:fldChar w:fldCharType="begin" w:fldLock="1"/>
      </w:r>
      <w:r w:rsidR="009364B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 }, "properties" : { "noteIndex" : 0 }, "schema" : "https://github.com/citation-style-language/schema/raw/master/csl-citation.json" }</w:instrText>
      </w:r>
      <w:r w:rsidR="00F3104E">
        <w:fldChar w:fldCharType="separate"/>
      </w:r>
      <w:r w:rsidR="00F3104E" w:rsidRPr="00F3104E">
        <w:rPr>
          <w:noProof/>
        </w:rPr>
        <w:t>[2]</w:t>
      </w:r>
      <w:r w:rsidR="00F3104E">
        <w:fldChar w:fldCharType="end"/>
      </w:r>
      <w:r w:rsidR="00F3104E">
        <w:t xml:space="preserve">).  If both these assumptions were met (p&gt;0.05) an ANOVA was performed. </w:t>
      </w:r>
      <w:r w:rsidR="004A69CC">
        <w:t xml:space="preserve">If either of these assumptions failed, a </w:t>
      </w:r>
      <w:proofErr w:type="spellStart"/>
      <w:r w:rsidR="004A69CC">
        <w:t>Kruskal</w:t>
      </w:r>
      <w:proofErr w:type="spellEnd"/>
      <w:r w:rsidR="004A69CC">
        <w:t xml:space="preserve">-Wallis test was performed.  If either of those omnibus tests reached significance, then Student’s T-Tests 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t xml:space="preserve"> </w:t>
      </w:r>
      <w:r w:rsidR="009364BA">
        <w:fldChar w:fldCharType="begin" w:fldLock="1"/>
      </w:r>
      <w:r w:rsidR="009364B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3]" }, "properties" : { "noteIndex" : 0 }, "schema" : "https://github.com/citation-style-language/schema/raw/master/csl-citation.json" }</w:instrText>
      </w:r>
      <w:r w:rsidR="009364BA">
        <w:fldChar w:fldCharType="separate"/>
      </w:r>
      <w:r w:rsidR="009364BA" w:rsidRPr="009364BA">
        <w:rPr>
          <w:noProof/>
        </w:rPr>
        <w:t>[3]</w:t>
      </w:r>
      <w:r w:rsidR="009364BA">
        <w:fldChar w:fldCharType="end"/>
      </w:r>
      <w:r w:rsidR="00296E19">
        <w:t>.</w:t>
      </w:r>
      <w:r w:rsidR="004A69CC">
        <w:t xml:space="preserve">  </w:t>
      </w:r>
      <w:r w:rsidR="00F3104E">
        <w:t>Statistical significance for the manuscript was set at a p</w:t>
      </w:r>
      <w:r w:rsidR="009364BA">
        <w:t xml:space="preserve"> or q</w:t>
      </w:r>
      <w:r w:rsidR="00F3104E">
        <w:t>-value of less than 0.05.</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commentRangeStart w:id="3"/>
      <w:proofErr w:type="spellStart"/>
      <w:r>
        <w:t>Rapamycin</w:t>
      </w:r>
      <w:proofErr w:type="spellEnd"/>
      <w:r>
        <w:t xml:space="preserve"> Inhibits Differentiation of Muscle Cells in Culture</w:t>
      </w:r>
      <w:commentRangeEnd w:id="3"/>
      <w:r w:rsidR="00C8155A">
        <w:rPr>
          <w:rStyle w:val="CommentReference"/>
          <w:rFonts w:asciiTheme="minorHAnsi" w:eastAsiaTheme="minorEastAsia" w:hAnsiTheme="minorHAnsi" w:cstheme="minorBidi"/>
          <w:b w:val="0"/>
          <w:bCs w:val="0"/>
          <w:color w:val="auto"/>
        </w:rPr>
        <w:commentReference w:id="3"/>
      </w:r>
    </w:p>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34E11CA0"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 egg laying by the maternal fly </w:t>
      </w:r>
      <w:r w:rsidR="0075212D">
        <w:fldChar w:fldCharType="begin" w:fldLock="1"/>
      </w:r>
      <w:r w:rsidR="009364BA">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4]" }, "properties" : { "noteIndex" : 0 }, "schema" : "https://github.com/citation-style-language/schema/raw/master/csl-citation.json" }</w:instrText>
      </w:r>
      <w:r w:rsidR="0075212D">
        <w:fldChar w:fldCharType="separate"/>
      </w:r>
      <w:r w:rsidR="009364BA" w:rsidRPr="009364BA">
        <w:rPr>
          <w:noProof/>
        </w:rPr>
        <w:t>[4]</w:t>
      </w:r>
      <w:r w:rsidR="0075212D">
        <w:fldChar w:fldCharType="end"/>
      </w:r>
      <w:r w:rsidR="0075212D">
        <w:t xml:space="preserve">.  We performed dose curves and found that at much lower doses (EC50 of ~860 </w:t>
      </w:r>
      <w:proofErr w:type="spellStart"/>
      <w:r w:rsidR="0075212D">
        <w:t>nM</w:t>
      </w:r>
      <w:proofErr w:type="spellEnd"/>
      <w:r w:rsidR="0075212D">
        <w:t>) there was an absence of pupae and flies</w:t>
      </w:r>
      <w:r w:rsidR="007D3910">
        <w:t xml:space="preserve"> (</w:t>
      </w:r>
      <w:proofErr w:type="spellStart"/>
      <w:r w:rsidR="0048645D">
        <w:t>Supplmentary</w:t>
      </w:r>
      <w:proofErr w:type="spellEnd"/>
      <w:r w:rsidR="0048645D">
        <w:t xml:space="preserve"> Figure 1</w:t>
      </w:r>
      <w:r w:rsidR="007D3910">
        <w:t>)</w:t>
      </w:r>
      <w:r w:rsidR="0075212D">
        <w:t>.</w:t>
      </w:r>
      <w:r w:rsidR="007D3910">
        <w:t xml:space="preserve">  T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7D3910">
        <w:t>.</w:t>
      </w:r>
      <w:r w:rsidR="00340AA3">
        <w:t xml:space="preserve">  These data suggest that </w:t>
      </w:r>
      <w:proofErr w:type="spellStart"/>
      <w:r w:rsidR="009111E3">
        <w:t>rapamycin</w:t>
      </w:r>
      <w:proofErr w:type="spellEnd"/>
      <w:r w:rsidR="00340AA3">
        <w:t xml:space="preserve"> inhibits fly development, similar to what has been observed in mice</w:t>
      </w:r>
      <w:r w:rsidR="009111E3">
        <w:t xml:space="preserve"> </w:t>
      </w:r>
      <w:r w:rsidR="009111E3">
        <w:fldChar w:fldCharType="begin" w:fldLock="1"/>
      </w:r>
      <w:r w:rsidR="009364BA">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5]" }, "properties" : { "noteIndex" : 0 }, "schema" : "https://github.com/citation-style-language/schema/raw/master/csl-citation.json" }</w:instrText>
      </w:r>
      <w:r w:rsidR="009111E3">
        <w:fldChar w:fldCharType="separate"/>
      </w:r>
      <w:r w:rsidR="009364BA" w:rsidRPr="009364BA">
        <w:rPr>
          <w:noProof/>
        </w:rPr>
        <w:t>[5]</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9364BA">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n        From Duplicate 2 ( \n        \n          Ablation in mice of the mTORC components raptor, rictor, or mLST8 reveals that mTORC2 is required for signaling to Akt-FOXO and PKCalpha, but not S6K1\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6\u20139]" }, "properties" : { "noteIndex" : 0 }, "schema" : "https://github.com/citation-style-language/schema/raw/master/csl-citation.json" }</w:instrText>
      </w:r>
      <w:r w:rsidR="00E20164">
        <w:fldChar w:fldCharType="separate"/>
      </w:r>
      <w:r w:rsidR="009364BA" w:rsidRPr="009364BA">
        <w:rPr>
          <w:noProof/>
        </w:rPr>
        <w:t>[6–9]</w:t>
      </w:r>
      <w:r w:rsidR="00E20164">
        <w:fldChar w:fldCharType="end"/>
      </w:r>
      <w:r w:rsidR="00340AA3">
        <w:t>.</w:t>
      </w:r>
    </w:p>
    <w:p w14:paraId="3BD273BB" w14:textId="77777777" w:rsidR="00B20189" w:rsidRDefault="00B20189" w:rsidP="001A0687"/>
    <w:p w14:paraId="0690C456" w14:textId="5786F772"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9364BA">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10]" }, "properties" : { "noteIndex" : 0 }, "schema" : "https://github.com/citation-style-language/schema/raw/master/csl-citation.json" }</w:instrText>
      </w:r>
      <w:r w:rsidR="00F0001B">
        <w:fldChar w:fldCharType="separate"/>
      </w:r>
      <w:r w:rsidR="009364BA" w:rsidRPr="009364BA">
        <w:rPr>
          <w:noProof/>
        </w:rPr>
        <w:t>[10]</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A0687"/>
    <w:p w14:paraId="148431E6" w14:textId="7638F816"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w:t>
      </w:r>
      <w:r w:rsidR="003C09B8">
        <w:t>UAS-</w:t>
      </w:r>
      <w:proofErr w:type="spellStart"/>
      <w:r>
        <w:t>shRNA</w:t>
      </w:r>
      <w:proofErr w:type="spellEnd"/>
      <w:r>
        <w:t xml:space="preserve">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proofErr w:type="gramStart"/>
      <w:r w:rsidR="004826A6">
        <w:t>flies</w:t>
      </w:r>
      <w:proofErr w:type="gramEnd"/>
      <w:r w:rsidR="004826A6">
        <w:t xml:space="preserve"> </w:t>
      </w:r>
      <w:proofErr w:type="spellStart"/>
      <w:r w:rsidR="004826A6">
        <w:t>eclosed</w:t>
      </w:r>
      <w:proofErr w:type="spellEnd"/>
      <w:r w:rsidR="004826A6">
        <w:t xml:space="preserve">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commentRangeStart w:id="5"/>
      <w:r w:rsidR="00554FC6">
        <w:t>Figure</w:t>
      </w:r>
      <w:r w:rsidR="00AC63C1">
        <w:t xml:space="preserve"> </w:t>
      </w:r>
      <w:r w:rsidR="003E4F67">
        <w:t>2</w:t>
      </w:r>
      <w:r w:rsidR="00554FC6">
        <w:t>A</w:t>
      </w:r>
      <w:commentRangeEnd w:id="5"/>
      <w:r w:rsidR="009637F4">
        <w:rPr>
          <w:rStyle w:val="CommentReference"/>
        </w:rPr>
        <w:commentReference w:id="5"/>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xml:space="preserve">, the progeny </w:t>
      </w:r>
      <w:r w:rsidR="00433D82">
        <w:t xml:space="preserve">exhibited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by using another muscle specific driver, </w:t>
      </w:r>
      <w:r w:rsidR="00695686" w:rsidRPr="00695686">
        <w:rPr>
          <w:i/>
        </w:rPr>
        <w:t>C179-GAL4</w:t>
      </w:r>
      <w:r w:rsidR="00695686">
        <w:t xml:space="preserve"> crossed to heterozygous UAS-</w:t>
      </w:r>
      <w:proofErr w:type="spellStart"/>
      <w:r w:rsidR="00695686">
        <w:t>shRNA</w:t>
      </w:r>
      <w:proofErr w:type="spellEnd"/>
      <w:r w:rsidR="00695686">
        <w:t xml:space="preserve">/Tm6B flies we also observed reduced muscle-specific </w:t>
      </w:r>
      <w:r w:rsidR="00695686" w:rsidRPr="00695686">
        <w:rPr>
          <w:i/>
        </w:rPr>
        <w:t>Raptor</w:t>
      </w:r>
      <w:r w:rsidR="00695686">
        <w:t xml:space="preserve"> knockdown flies, although in this case some knockdown flies were able to </w:t>
      </w:r>
      <w:proofErr w:type="spellStart"/>
      <w:r w:rsidR="00695686">
        <w:t>eclose</w:t>
      </w:r>
      <w:proofErr w:type="spellEnd"/>
      <w:r w:rsidR="00695686">
        <w:t xml:space="preserve"> (Figure 2C).</w:t>
      </w:r>
      <w:r w:rsidR="00F73276">
        <w:t xml:space="preserve">  </w:t>
      </w:r>
      <w:commentRangeStart w:id="6"/>
      <w:r w:rsidR="00F73276">
        <w:t xml:space="preserve">We examined this per gender, and with the exception of </w:t>
      </w:r>
      <w:proofErr w:type="spellStart"/>
      <w:r w:rsidR="00F73276">
        <w:t>shRNA</w:t>
      </w:r>
      <w:proofErr w:type="spellEnd"/>
      <w:r w:rsidR="00F73276">
        <w:t xml:space="preserve"> #2, in this case, males and female </w:t>
      </w:r>
      <w:r w:rsidR="00F73276" w:rsidRPr="00F73276">
        <w:rPr>
          <w:i/>
        </w:rPr>
        <w:t>Raptor</w:t>
      </w:r>
      <w:r w:rsidR="00F73276">
        <w:t xml:space="preserve"> knockdown flies </w:t>
      </w:r>
      <w:r w:rsidR="00F73276" w:rsidRPr="00F73276">
        <w:t>were</w:t>
      </w:r>
      <w:r w:rsidR="007255E2">
        <w:t xml:space="preserve"> approximately equally reduced</w:t>
      </w:r>
      <w:r w:rsidR="00A95BDD">
        <w:t xml:space="preserve"> (Figure 2D)</w:t>
      </w:r>
      <w:r w:rsidR="007255E2">
        <w:t xml:space="preserve">. </w:t>
      </w:r>
      <w:commentRangeEnd w:id="6"/>
      <w:r w:rsidR="00487810">
        <w:rPr>
          <w:rStyle w:val="CommentReference"/>
        </w:rPr>
        <w:commentReference w:id="6"/>
      </w:r>
    </w:p>
    <w:p w14:paraId="5840558F" w14:textId="77777777" w:rsidR="00F444D6" w:rsidRDefault="00F444D6" w:rsidP="001A0687"/>
    <w:p w14:paraId="798E98C6" w14:textId="37F7272F"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proofErr w:type="spellStart"/>
      <w:r>
        <w:t>shRNA</w:t>
      </w:r>
      <w:proofErr w:type="spellEnd"/>
      <w:r>
        <w:t xml:space="preserve">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9364BA">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10]" }, "properties" : { "noteIndex" : 0 }, "schema" : "https://github.com/citation-style-language/schema/raw/master/csl-citation.json" }</w:instrText>
      </w:r>
      <w:r w:rsidR="00A95905">
        <w:fldChar w:fldCharType="separate"/>
      </w:r>
      <w:r w:rsidR="009364BA" w:rsidRPr="009364BA">
        <w:rPr>
          <w:noProof/>
        </w:rPr>
        <w:t>[10]</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37C1E995" w14:textId="233B950B" w:rsidR="00CD646A" w:rsidRDefault="00A95905" w:rsidP="001A0687">
      <w:pPr>
        <w:rPr>
          <w:rFonts w:ascii="Cambria" w:hAnsi="Cambria"/>
        </w:rPr>
      </w:pPr>
      <w:r>
        <w:t xml:space="preserve">To test </w:t>
      </w:r>
      <w:r w:rsidR="00674B7E">
        <w:t xml:space="preserve">for the stage under which these flies fail to </w:t>
      </w:r>
      <w:proofErr w:type="spellStart"/>
      <w:r w:rsidR="00674B7E">
        <w:t>eclose</w:t>
      </w:r>
      <w:proofErr w:type="spellEnd"/>
      <w:r w:rsidR="00674B7E">
        <w:t xml:space="preserve"> </w:t>
      </w:r>
      <w:r w:rsidR="007D7721">
        <w:t xml:space="preserve">next </w:t>
      </w:r>
      <w:r w:rsidR="00DF02CD">
        <w:t xml:space="preserve">used </w:t>
      </w:r>
      <w:r w:rsidR="00DF02CD">
        <w:rPr>
          <w:i/>
        </w:rPr>
        <w:t>C179-</w:t>
      </w:r>
      <w:r w:rsidR="00FE5A20">
        <w:rPr>
          <w:i/>
        </w:rPr>
        <w:t>GAL4</w:t>
      </w:r>
      <w:r w:rsidR="00DF02CD">
        <w:rPr>
          <w:i/>
        </w:rPr>
        <w:t xml:space="preserve"> </w:t>
      </w:r>
      <w:r w:rsidR="00DF02CD">
        <w:t xml:space="preserve">and </w:t>
      </w:r>
      <w:r w:rsidR="00DF02CD" w:rsidRPr="00DF02CD">
        <w:rPr>
          <w:i/>
        </w:rPr>
        <w:t>Mef-</w:t>
      </w:r>
      <w:r w:rsidR="00FE5A20">
        <w:rPr>
          <w:i/>
        </w:rPr>
        <w:t>GAL4</w:t>
      </w:r>
      <w:r w:rsidR="00DF02CD">
        <w:t xml:space="preserve"> driver</w:t>
      </w:r>
      <w:r w:rsidR="00674B7E">
        <w:t>s</w:t>
      </w:r>
      <w:r w:rsidR="00DF02CD">
        <w:t xml:space="preserve"> </w:t>
      </w:r>
      <w:r>
        <w:t xml:space="preserve">and repeated </w:t>
      </w:r>
      <w:r w:rsidR="00674B7E">
        <w:t xml:space="preserve">did </w:t>
      </w:r>
      <w:proofErr w:type="spellStart"/>
      <w:r w:rsidR="00674B7E">
        <w:t>simiar</w:t>
      </w:r>
      <w:proofErr w:type="spellEnd"/>
      <w:r>
        <w:t xml:space="preserve"> studies.  In these experiments, we crossed </w:t>
      </w:r>
      <w:proofErr w:type="gramStart"/>
      <w:r>
        <w:t>flies which</w:t>
      </w:r>
      <w:proofErr w:type="gramEnd"/>
      <w:r>
        <w:t xml:space="preserve"> were homozygous for the </w:t>
      </w:r>
      <w:r w:rsidR="00674B7E" w:rsidRPr="00674B7E">
        <w:rPr>
          <w:i/>
        </w:rPr>
        <w:t>GAL4</w:t>
      </w:r>
      <w:r>
        <w:t xml:space="preserve"> with flies that were homozygous for the </w:t>
      </w:r>
      <w:r w:rsidR="007D7721">
        <w:t>UAS-</w:t>
      </w:r>
      <w:r w:rsidR="00674B7E">
        <w:rPr>
          <w:i/>
        </w:rPr>
        <w:t xml:space="preserve">Raptor </w:t>
      </w:r>
      <w:proofErr w:type="spellStart"/>
      <w:r>
        <w:t>shRNA</w:t>
      </w:r>
      <w:proofErr w:type="spellEnd"/>
      <w:r w:rsidR="007D7721">
        <w:t xml:space="preserve"> transgene</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commentRangeStart w:id="7"/>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commentRangeEnd w:id="7"/>
      <w:r w:rsidR="00487810">
        <w:rPr>
          <w:rStyle w:val="CommentReference"/>
        </w:rPr>
        <w:commentReference w:id="7"/>
      </w:r>
    </w:p>
    <w:p w14:paraId="76ACEE91" w14:textId="77777777" w:rsidR="003C09B8" w:rsidRDefault="003C09B8" w:rsidP="001A0687">
      <w:pPr>
        <w:rPr>
          <w:rFonts w:ascii="Cambria" w:hAnsi="Cambria"/>
        </w:rPr>
      </w:pPr>
    </w:p>
    <w:p w14:paraId="05B7A999" w14:textId="2973DFEE" w:rsidR="003C09B8" w:rsidRPr="0040324E" w:rsidRDefault="003C09B8" w:rsidP="003C09B8">
      <w:r>
        <w:t xml:space="preserve">This was not observed in mice where muscle-specific </w:t>
      </w:r>
      <w:r>
        <w:rPr>
          <w:i/>
        </w:rPr>
        <w:t xml:space="preserve">Raptor </w:t>
      </w:r>
      <w:r>
        <w:t xml:space="preserve">knockout mice are viable </w:t>
      </w:r>
      <w:r>
        <w:fldChar w:fldCharType="begin" w:fldLock="1"/>
      </w:r>
      <w:r w:rsidR="009364BA">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11, 12]" }, "properties" : { "noteIndex" : 0 }, "schema" : "https://github.com/citation-style-language/schema/raw/master/csl-citation.json" }</w:instrText>
      </w:r>
      <w:r>
        <w:fldChar w:fldCharType="separate"/>
      </w:r>
      <w:r w:rsidR="009364BA" w:rsidRPr="009364BA">
        <w:rPr>
          <w:noProof/>
        </w:rPr>
        <w:t>[11, 12]</w:t>
      </w:r>
      <w:r>
        <w:fldChar w:fldCharType="end"/>
      </w:r>
      <w:r>
        <w:t>.</w:t>
      </w:r>
    </w:p>
    <w:p w14:paraId="63491501" w14:textId="77777777" w:rsidR="003C09B8" w:rsidRDefault="003C09B8" w:rsidP="001A0687">
      <w:pPr>
        <w:rPr>
          <w:rFonts w:ascii="Cambria" w:hAnsi="Cambria"/>
        </w:rPr>
      </w:pP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 xml:space="preserve">Muscle </w:t>
      </w:r>
      <w:r w:rsidRPr="00487810">
        <w:rPr>
          <w:i/>
        </w:rPr>
        <w:t>Raptor</w:t>
      </w:r>
      <w:r>
        <w:t xml:space="preserve"> Knockdown Flies Fail to </w:t>
      </w:r>
      <w:proofErr w:type="spellStart"/>
      <w:r>
        <w:t>Eclose</w:t>
      </w:r>
      <w:proofErr w:type="spellEnd"/>
      <w:r>
        <w:t xml:space="preserve"> from Pupae</w:t>
      </w:r>
    </w:p>
    <w:p w14:paraId="40448C60" w14:textId="77777777" w:rsidR="00F444D6" w:rsidRDefault="00F444D6" w:rsidP="001A0687">
      <w:pPr>
        <w:rPr>
          <w:rFonts w:ascii="Cambria" w:hAnsi="Cambria"/>
        </w:rPr>
      </w:pPr>
    </w:p>
    <w:p w14:paraId="03E0C2EC" w14:textId="1B06B220" w:rsidR="000E45D7" w:rsidRDefault="000E45D7" w:rsidP="001A0687">
      <w:pPr>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knockdown flies dying</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1B4D8C">
        <w:rPr>
          <w:rFonts w:ascii="Cambria" w:hAnsi="Cambria"/>
          <w:i/>
        </w:rPr>
        <w:t>Cl79-</w:t>
      </w:r>
      <w:r w:rsidR="00FE5A20">
        <w:rPr>
          <w:rFonts w:ascii="Cambria" w:hAnsi="Cambria"/>
          <w:i/>
        </w:rPr>
        <w:t>GAL4</w:t>
      </w:r>
      <w:r>
        <w:rPr>
          <w:rFonts w:ascii="Cambria" w:hAnsi="Cambria"/>
          <w:i/>
        </w:rPr>
        <w:t xml:space="preserve"> &gt; </w:t>
      </w:r>
      <w:r w:rsidR="001B4D8C">
        <w:rPr>
          <w:rFonts w:ascii="Cambria" w:hAnsi="Cambria"/>
          <w:i/>
        </w:rPr>
        <w:t>Raptor</w:t>
      </w:r>
      <w:r>
        <w:rPr>
          <w:rFonts w:ascii="Cambria" w:hAnsi="Cambria"/>
        </w:rPr>
        <w:t xml:space="preserve"> </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FE5A20">
        <w:rPr>
          <w:rFonts w:ascii="Cambria" w:hAnsi="Cambria"/>
          <w:i/>
        </w:rPr>
        <w:t>GAL4</w:t>
      </w:r>
      <w:r>
        <w:rPr>
          <w:rFonts w:ascii="Cambria" w:hAnsi="Cambria"/>
          <w:i/>
        </w:rPr>
        <w:t xml:space="preserve"> &gt; </w:t>
      </w:r>
      <w:r w:rsidR="001B4D8C">
        <w:rPr>
          <w:rFonts w:ascii="Cambria" w:hAnsi="Cambria"/>
          <w:i/>
        </w:rPr>
        <w:t xml:space="preserve">Raptor </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the empty </w:t>
      </w:r>
      <w:proofErr w:type="spellStart"/>
      <w:r w:rsidR="001B4D8C">
        <w:rPr>
          <w:rFonts w:ascii="Cambria" w:hAnsi="Cambria"/>
        </w:rPr>
        <w:t>pupal</w:t>
      </w:r>
      <w:proofErr w:type="spellEnd"/>
      <w:r w:rsidR="001B4D8C">
        <w:rPr>
          <w:rFonts w:ascii="Cambria" w:hAnsi="Cambria"/>
        </w:rPr>
        <w:t xml:space="preserve">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GAL4</w:t>
      </w:r>
      <w:r w:rsidR="00B26960">
        <w:rPr>
          <w:rFonts w:ascii="Cambria" w:hAnsi="Cambria"/>
        </w:rPr>
        <w:t xml:space="preserve"> &gt; </w:t>
      </w:r>
      <w:r w:rsidR="00B26960" w:rsidRPr="00BC1C08">
        <w:rPr>
          <w:rFonts w:ascii="Cambria" w:hAnsi="Cambria"/>
          <w:i/>
        </w:rPr>
        <w:t>Raptor</w:t>
      </w:r>
      <w:r w:rsidR="00B26960">
        <w:rPr>
          <w:rFonts w:ascii="Cambria" w:hAnsi="Cambria"/>
        </w:rPr>
        <w:t xml:space="preserve"> </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1A0687">
      <w:pPr>
        <w:rPr>
          <w:rFonts w:ascii="Cambria" w:hAnsi="Cambria"/>
        </w:rPr>
      </w:pPr>
    </w:p>
    <w:p w14:paraId="24BA4390" w14:textId="5F78E028" w:rsidR="003937DA" w:rsidRPr="00357F77" w:rsidRDefault="00471708" w:rsidP="001A0687">
      <w:pPr>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of alive or dead flies (Figure 3E).  After blind scoring, we noted that for</w:t>
      </w:r>
      <w:r w:rsidR="005B4AB2">
        <w:rPr>
          <w:rFonts w:ascii="Cambria" w:hAnsi="Cambria"/>
        </w:rPr>
        <w:t xml:space="preserve">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48645D">
        <w:rPr>
          <w:rFonts w:ascii="Cambria" w:hAnsi="Cambria"/>
        </w:rPr>
        <w:t xml:space="preserve"> (</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A87B4B">
        <w:rPr>
          <w:rFonts w:ascii="Cambria" w:hAnsi="Cambria"/>
        </w:rPr>
        <w:t xml:space="preserve">For </w:t>
      </w:r>
      <w:r w:rsidR="00A87B4B">
        <w:rPr>
          <w:rFonts w:ascii="Cambria" w:hAnsi="Cambria"/>
          <w:i/>
        </w:rPr>
        <w:t>C179-</w:t>
      </w:r>
      <w:r w:rsidR="00A87B4B" w:rsidRPr="00A87B4B">
        <w:rPr>
          <w:rFonts w:ascii="Cambria" w:hAnsi="Cambria"/>
        </w:rPr>
        <w:t>GAL4</w:t>
      </w:r>
      <w:r w:rsidR="00A87B4B">
        <w:rPr>
          <w:rFonts w:ascii="Cambria" w:hAnsi="Cambria"/>
        </w:rPr>
        <w:t xml:space="preserve"> driven </w:t>
      </w:r>
      <w:r w:rsidR="00A87B4B">
        <w:rPr>
          <w:rFonts w:ascii="Cambria" w:hAnsi="Cambria"/>
          <w:i/>
        </w:rPr>
        <w:t xml:space="preserve">Raptor </w:t>
      </w:r>
      <w:r w:rsidR="00A87B4B">
        <w:rPr>
          <w:rFonts w:ascii="Cambria" w:hAnsi="Cambria"/>
        </w:rPr>
        <w:t xml:space="preserve">knockdown flies there was 3 to 11 times more dead pupae depending on the </w:t>
      </w:r>
      <w:proofErr w:type="spellStart"/>
      <w:r w:rsidR="00A87B4B">
        <w:rPr>
          <w:rFonts w:ascii="Cambria" w:hAnsi="Cambria"/>
        </w:rPr>
        <w:t>shRNA</w:t>
      </w:r>
      <w:proofErr w:type="spellEnd"/>
      <w:r w:rsidR="00A87B4B">
        <w:rPr>
          <w:rFonts w:ascii="Cambria" w:hAnsi="Cambria"/>
        </w:rPr>
        <w:t xml:space="preserve"> strain. </w:t>
      </w:r>
      <w:r w:rsidR="00357F77">
        <w:rPr>
          <w:rFonts w:ascii="Cambria" w:hAnsi="Cambria"/>
        </w:rPr>
        <w:t xml:space="preserve">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commentRangeStart w:id="8"/>
      <w:proofErr w:type="spellStart"/>
      <w:r w:rsidR="0048645D">
        <w:rPr>
          <w:rFonts w:ascii="Cambria" w:hAnsi="Cambria"/>
        </w:rPr>
        <w:t>eclosure</w:t>
      </w:r>
      <w:commentRangeEnd w:id="8"/>
      <w:proofErr w:type="spellEnd"/>
      <w:r w:rsidR="00487810">
        <w:rPr>
          <w:rStyle w:val="CommentReference"/>
        </w:rPr>
        <w:commentReference w:id="8"/>
      </w:r>
      <w:r w:rsidR="00357F77">
        <w:rPr>
          <w:rFonts w:ascii="Cambria" w:hAnsi="Cambria"/>
        </w:rPr>
        <w:t xml:space="preserve">. </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 xml:space="preserve">Specific </w:t>
      </w:r>
      <w:r w:rsidR="00F31273" w:rsidRPr="00487810">
        <w:rPr>
          <w:i/>
        </w:rPr>
        <w:t>Raptor</w:t>
      </w:r>
      <w:r w:rsidR="00F31273" w:rsidRPr="008C6740">
        <w:t xml:space="preserve"> Knockdown on Longevity</w:t>
      </w:r>
    </w:p>
    <w:p w14:paraId="22602B2B" w14:textId="77777777" w:rsidR="00F31273" w:rsidRPr="008C6740" w:rsidRDefault="00F31273" w:rsidP="00F31273"/>
    <w:p w14:paraId="5E64E79C" w14:textId="565BE94B"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052987">
        <w:rPr>
          <w:rFonts w:ascii="Cambria" w:hAnsi="Cambria"/>
        </w:rPr>
        <w:t>the</w:t>
      </w:r>
      <w:r w:rsidRPr="00895FB6">
        <w:rPr>
          <w:rFonts w:ascii="Cambria" w:hAnsi="Cambria"/>
          <w:i/>
        </w:rPr>
        <w:t xml:space="preserv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 even after the decrease in viability, a large proportion of the fli</w:t>
      </w:r>
      <w:r w:rsidR="00052987">
        <w:rPr>
          <w:rFonts w:ascii="Cambria" w:hAnsi="Cambria"/>
        </w:rPr>
        <w:t xml:space="preserve">es died shortly after </w:t>
      </w:r>
      <w:proofErr w:type="spellStart"/>
      <w:r w:rsidR="00052987">
        <w:rPr>
          <w:rFonts w:ascii="Cambria" w:hAnsi="Cambria"/>
        </w:rPr>
        <w:t>eclosure</w:t>
      </w:r>
      <w:proofErr w:type="spellEnd"/>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The flies that lived past this critical period lived 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C7080C">
        <w:rPr>
          <w:rFonts w:ascii="Cambria" w:hAnsi="Cambria"/>
        </w:rPr>
        <w:t xml:space="preserve"> (Figure 4A, C and E compared to Figure 4B, D and F</w:t>
      </w:r>
      <w:r w:rsidR="00052987">
        <w:rPr>
          <w:rFonts w:ascii="Cambria" w:hAnsi="Cambria"/>
        </w:rPr>
        <w:t>)</w:t>
      </w:r>
      <w:r w:rsidR="00C7080C">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 xml:space="preserve">Effects of Muscle Specific </w:t>
      </w:r>
      <w:r w:rsidRPr="00487810">
        <w:rPr>
          <w:i/>
        </w:rPr>
        <w:t>Raptor</w:t>
      </w:r>
      <w:r w:rsidRPr="008C6740">
        <w:t xml:space="preserve"> Knockdown on Muscle Function</w:t>
      </w:r>
    </w:p>
    <w:p w14:paraId="1850269D" w14:textId="77777777" w:rsidR="002A13D8" w:rsidRPr="002A13D8" w:rsidRDefault="002A13D8" w:rsidP="002A13D8"/>
    <w:p w14:paraId="4C624508" w14:textId="65BBFEC2"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Interestingly, </w:t>
      </w:r>
      <w:r w:rsidR="004C7062">
        <w:rPr>
          <w:rFonts w:ascii="Cambria" w:hAnsi="Cambria"/>
        </w:rPr>
        <w:t>these problems persist throughout the lifespan of the fly, even in those that reach adulthood.  Also interesting, is that there was a corr</w:t>
      </w:r>
      <w:r w:rsidR="00B70FD4">
        <w:rPr>
          <w:rFonts w:ascii="Cambria" w:hAnsi="Cambria"/>
        </w:rPr>
        <w:t>espondence between the efficienc</w:t>
      </w:r>
      <w:bookmarkStart w:id="9" w:name="_GoBack"/>
      <w:bookmarkEnd w:id="9"/>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muscle function, indicating a potential gene-dosage effect on both of these phenotypes.</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w:t>
      </w:r>
      <w:proofErr w:type="spellStart"/>
      <w:r>
        <w:t>myogenesis</w:t>
      </w:r>
      <w:proofErr w:type="spellEnd"/>
      <w:r>
        <w:t xml:space="preserve"> </w:t>
      </w:r>
      <w:r>
        <w:rPr>
          <w:i/>
        </w:rPr>
        <w:t>in vitro</w:t>
      </w:r>
      <w:r>
        <w:t xml:space="preserve"> and shown in fruit flies, that inhibition of the dTORC1 complex results in lethality and weakened muscle function.  Together these data support </w:t>
      </w:r>
      <w:proofErr w:type="gramStart"/>
      <w:r>
        <w:t>a</w:t>
      </w:r>
      <w:proofErr w:type="gramEnd"/>
      <w:r>
        <w:t xml:space="preserve">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10"/>
      <w:r>
        <w:t xml:space="preserve">XXXX </w:t>
      </w:r>
      <w:commentRangeEnd w:id="10"/>
      <w:r w:rsidR="00DD6A3B">
        <w:rPr>
          <w:rStyle w:val="CommentReference"/>
        </w:rPr>
        <w:commentReference w:id="10"/>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220BE24C" w14:textId="0025658B" w:rsidR="009364BA" w:rsidRPr="009364BA" w:rsidRDefault="00D07587">
      <w:pPr>
        <w:pStyle w:val="NormalWeb"/>
        <w:divId w:val="1924603153"/>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9364BA" w:rsidRPr="009364BA">
        <w:rPr>
          <w:rFonts w:ascii="Cambria" w:hAnsi="Cambria"/>
          <w:noProof/>
          <w:sz w:val="24"/>
        </w:rPr>
        <w:t xml:space="preserve">1. R Core Team: </w:t>
      </w:r>
      <w:r w:rsidR="009364BA" w:rsidRPr="009364BA">
        <w:rPr>
          <w:rFonts w:ascii="Cambria" w:hAnsi="Cambria"/>
          <w:b/>
          <w:bCs/>
          <w:noProof/>
          <w:sz w:val="24"/>
        </w:rPr>
        <w:t>R: A Language and Environment for Statistical Computing</w:t>
      </w:r>
      <w:r w:rsidR="009364BA" w:rsidRPr="009364BA">
        <w:rPr>
          <w:rFonts w:ascii="Cambria" w:hAnsi="Cambria"/>
          <w:noProof/>
          <w:sz w:val="24"/>
        </w:rPr>
        <w:t>. 2013.</w:t>
      </w:r>
    </w:p>
    <w:p w14:paraId="3CF546B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2. Fox J, Weisberg S: </w:t>
      </w:r>
      <w:r w:rsidRPr="009364BA">
        <w:rPr>
          <w:rFonts w:ascii="Cambria" w:hAnsi="Cambria"/>
          <w:i/>
          <w:iCs/>
          <w:noProof/>
          <w:sz w:val="24"/>
        </w:rPr>
        <w:t>An {R} Companion to Applied Regression</w:t>
      </w:r>
      <w:r w:rsidRPr="009364BA">
        <w:rPr>
          <w:rFonts w:ascii="Cambria" w:hAnsi="Cambria"/>
          <w:noProof/>
          <w:sz w:val="24"/>
        </w:rPr>
        <w:t>. Second. Thousand Oaks {CA}: Sage; 2011.</w:t>
      </w:r>
    </w:p>
    <w:p w14:paraId="28A7A54A"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3. Benjamini Y, Hochberg Y: </w:t>
      </w:r>
      <w:r w:rsidRPr="009364BA">
        <w:rPr>
          <w:rFonts w:ascii="Cambria" w:hAnsi="Cambria"/>
          <w:b/>
          <w:bCs/>
          <w:noProof/>
          <w:sz w:val="24"/>
        </w:rPr>
        <w:t>Controlling the False Discovery Rate: A Practical and Powerful Approach to Multiple Testing</w:t>
      </w:r>
      <w:r w:rsidRPr="009364BA">
        <w:rPr>
          <w:rFonts w:ascii="Cambria" w:hAnsi="Cambria"/>
          <w:noProof/>
          <w:sz w:val="24"/>
        </w:rPr>
        <w:t xml:space="preserve">. </w:t>
      </w:r>
      <w:r w:rsidRPr="009364BA">
        <w:rPr>
          <w:rFonts w:ascii="Cambria" w:hAnsi="Cambria"/>
          <w:i/>
          <w:iCs/>
          <w:noProof/>
          <w:sz w:val="24"/>
        </w:rPr>
        <w:t>J R Stat Soc Ser B</w:t>
      </w:r>
      <w:r w:rsidRPr="009364BA">
        <w:rPr>
          <w:rFonts w:ascii="Cambria" w:hAnsi="Cambria"/>
          <w:noProof/>
          <w:sz w:val="24"/>
        </w:rPr>
        <w:t xml:space="preserve"> 1995, </w:t>
      </w:r>
      <w:r w:rsidRPr="009364BA">
        <w:rPr>
          <w:rFonts w:ascii="Cambria" w:hAnsi="Cambria"/>
          <w:b/>
          <w:bCs/>
          <w:noProof/>
          <w:sz w:val="24"/>
        </w:rPr>
        <w:t>57</w:t>
      </w:r>
      <w:r w:rsidRPr="009364BA">
        <w:rPr>
          <w:rFonts w:ascii="Cambria" w:hAnsi="Cambria"/>
          <w:noProof/>
          <w:sz w:val="24"/>
        </w:rPr>
        <w:t>:289–300.</w:t>
      </w:r>
    </w:p>
    <w:p w14:paraId="427CDF8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4. Bjedov I, Toivonen JM, Kerr F, Slack C, Jacobson J, Foley A, Partridge L: </w:t>
      </w:r>
      <w:r w:rsidRPr="009364BA">
        <w:rPr>
          <w:rFonts w:ascii="Cambria" w:hAnsi="Cambria"/>
          <w:b/>
          <w:bCs/>
          <w:noProof/>
          <w:sz w:val="24"/>
        </w:rPr>
        <w:t>Mechanisms of life span extension by rapamycin in the fruit fly Drosophila melanogaster.</w:t>
      </w:r>
      <w:r w:rsidRPr="009364BA">
        <w:rPr>
          <w:rFonts w:ascii="Cambria" w:hAnsi="Cambria"/>
          <w:noProof/>
          <w:sz w:val="24"/>
        </w:rPr>
        <w:t xml:space="preserve"> </w:t>
      </w:r>
      <w:r w:rsidRPr="009364BA">
        <w:rPr>
          <w:rFonts w:ascii="Cambria" w:hAnsi="Cambria"/>
          <w:i/>
          <w:iCs/>
          <w:noProof/>
          <w:sz w:val="24"/>
        </w:rPr>
        <w:t>Cell Metab</w:t>
      </w:r>
      <w:r w:rsidRPr="009364BA">
        <w:rPr>
          <w:rFonts w:ascii="Cambria" w:hAnsi="Cambria"/>
          <w:noProof/>
          <w:sz w:val="24"/>
        </w:rPr>
        <w:t xml:space="preserve"> 2010, </w:t>
      </w:r>
      <w:r w:rsidRPr="009364BA">
        <w:rPr>
          <w:rFonts w:ascii="Cambria" w:hAnsi="Cambria"/>
          <w:b/>
          <w:bCs/>
          <w:noProof/>
          <w:sz w:val="24"/>
        </w:rPr>
        <w:t>11</w:t>
      </w:r>
      <w:r w:rsidRPr="009364BA">
        <w:rPr>
          <w:rFonts w:ascii="Cambria" w:hAnsi="Cambria"/>
          <w:noProof/>
          <w:sz w:val="24"/>
        </w:rPr>
        <w:t>:35–46.</w:t>
      </w:r>
    </w:p>
    <w:p w14:paraId="4B98EBA1"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5. Hentges KE, Sirry B, Gingeras a C, Sarbassov D, Sonenberg N, Sabatini D, Peterson a S: </w:t>
      </w:r>
      <w:r w:rsidRPr="009364BA">
        <w:rPr>
          <w:rFonts w:ascii="Cambria" w:hAnsi="Cambria"/>
          <w:b/>
          <w:bCs/>
          <w:noProof/>
          <w:sz w:val="24"/>
        </w:rPr>
        <w:t>FRAP/mTOR is required for proliferation and patterning during embryonic development in the mouse.</w:t>
      </w:r>
      <w:r w:rsidRPr="009364BA">
        <w:rPr>
          <w:rFonts w:ascii="Cambria" w:hAnsi="Cambria"/>
          <w:noProof/>
          <w:sz w:val="24"/>
        </w:rPr>
        <w:t xml:space="preserve"> </w:t>
      </w:r>
      <w:r w:rsidRPr="009364BA">
        <w:rPr>
          <w:rFonts w:ascii="Cambria" w:hAnsi="Cambria"/>
          <w:i/>
          <w:iCs/>
          <w:noProof/>
          <w:sz w:val="24"/>
        </w:rPr>
        <w:t>Proc Natl Acad Sci U S A</w:t>
      </w:r>
      <w:r w:rsidRPr="009364BA">
        <w:rPr>
          <w:rFonts w:ascii="Cambria" w:hAnsi="Cambria"/>
          <w:noProof/>
          <w:sz w:val="24"/>
        </w:rPr>
        <w:t xml:space="preserve"> 2001, </w:t>
      </w:r>
      <w:r w:rsidRPr="009364BA">
        <w:rPr>
          <w:rFonts w:ascii="Cambria" w:hAnsi="Cambria"/>
          <w:b/>
          <w:bCs/>
          <w:noProof/>
          <w:sz w:val="24"/>
        </w:rPr>
        <w:t>98</w:t>
      </w:r>
      <w:r w:rsidRPr="009364BA">
        <w:rPr>
          <w:rFonts w:ascii="Cambria" w:hAnsi="Cambria"/>
          <w:noProof/>
          <w:sz w:val="24"/>
        </w:rPr>
        <w:t>:13796–801.</w:t>
      </w:r>
    </w:p>
    <w:p w14:paraId="44945D4C"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6. Jia K, Chen D, Riddle DL: </w:t>
      </w:r>
      <w:r w:rsidRPr="009364BA">
        <w:rPr>
          <w:rFonts w:ascii="Cambria" w:hAnsi="Cambria"/>
          <w:b/>
          <w:bCs/>
          <w:noProof/>
          <w:sz w:val="24"/>
        </w:rPr>
        <w:t>The TOR pathway interacts with the insulin signaling pathway to regulate C. elegans larval development, metabolism and life span.</w:t>
      </w:r>
      <w:r w:rsidRPr="009364BA">
        <w:rPr>
          <w:rFonts w:ascii="Cambria" w:hAnsi="Cambria"/>
          <w:noProof/>
          <w:sz w:val="24"/>
        </w:rPr>
        <w:t xml:space="preserve"> </w:t>
      </w:r>
      <w:r w:rsidRPr="009364BA">
        <w:rPr>
          <w:rFonts w:ascii="Cambria" w:hAnsi="Cambria"/>
          <w:i/>
          <w:iCs/>
          <w:noProof/>
          <w:sz w:val="24"/>
        </w:rPr>
        <w:t>Development</w:t>
      </w:r>
      <w:r w:rsidRPr="009364BA">
        <w:rPr>
          <w:rFonts w:ascii="Cambria" w:hAnsi="Cambria"/>
          <w:noProof/>
          <w:sz w:val="24"/>
        </w:rPr>
        <w:t xml:space="preserve"> 2004, </w:t>
      </w:r>
      <w:r w:rsidRPr="009364BA">
        <w:rPr>
          <w:rFonts w:ascii="Cambria" w:hAnsi="Cambria"/>
          <w:b/>
          <w:bCs/>
          <w:noProof/>
          <w:sz w:val="24"/>
        </w:rPr>
        <w:t>131</w:t>
      </w:r>
      <w:r w:rsidRPr="009364BA">
        <w:rPr>
          <w:rFonts w:ascii="Cambria" w:hAnsi="Cambria"/>
          <w:noProof/>
          <w:sz w:val="24"/>
        </w:rPr>
        <w:t>:3897–906.</w:t>
      </w:r>
    </w:p>
    <w:p w14:paraId="0ACC1656"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7. Guertin DA, Stevens DM, Thoreen CC, Burds AA, Kalaany NY, Moffat J, Brown MSS, Fitzgerald KJ, Sabatini DMM: </w:t>
      </w:r>
      <w:r w:rsidRPr="009364BA">
        <w:rPr>
          <w:rFonts w:ascii="Cambria" w:hAnsi="Cambria"/>
          <w:b/>
          <w:bCs/>
          <w:noProof/>
          <w:sz w:val="24"/>
        </w:rPr>
        <w:t>Ablation in mice of the mTORC components raptor, rictor, or mLST8 reveals that mTORC2 is required for signaling to Akt-FOXO and PKCalpha, but not S6K1</w:t>
      </w:r>
      <w:r w:rsidRPr="009364BA">
        <w:rPr>
          <w:rFonts w:ascii="Cambria" w:hAnsi="Cambria"/>
          <w:noProof/>
          <w:sz w:val="24"/>
        </w:rPr>
        <w:t xml:space="preserve">. </w:t>
      </w:r>
      <w:r w:rsidRPr="009364BA">
        <w:rPr>
          <w:rFonts w:ascii="Cambria" w:hAnsi="Cambria"/>
          <w:i/>
          <w:iCs/>
          <w:noProof/>
          <w:sz w:val="24"/>
        </w:rPr>
        <w:t>Dev Cell</w:t>
      </w:r>
      <w:r w:rsidRPr="009364BA">
        <w:rPr>
          <w:rFonts w:ascii="Cambria" w:hAnsi="Cambria"/>
          <w:noProof/>
          <w:sz w:val="24"/>
        </w:rPr>
        <w:t xml:space="preserve"> 2006, </w:t>
      </w:r>
      <w:r w:rsidRPr="009364BA">
        <w:rPr>
          <w:rFonts w:ascii="Cambria" w:hAnsi="Cambria"/>
          <w:b/>
          <w:bCs/>
          <w:noProof/>
          <w:sz w:val="24"/>
        </w:rPr>
        <w:t>11</w:t>
      </w:r>
      <w:r w:rsidRPr="009364BA">
        <w:rPr>
          <w:rFonts w:ascii="Cambria" w:hAnsi="Cambria"/>
          <w:noProof/>
          <w:sz w:val="24"/>
        </w:rPr>
        <w:t>:859–871.</w:t>
      </w:r>
    </w:p>
    <w:p w14:paraId="5281A008"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8. Gangloff Y, Mueller M, Dann SG, Svoboda P, Sticker M, Spetz J, Um SH, Brown EJ, Cereghini S, Thomas G, Kozma SC: </w:t>
      </w:r>
      <w:r w:rsidRPr="009364BA">
        <w:rPr>
          <w:rFonts w:ascii="Cambria" w:hAnsi="Cambria"/>
          <w:b/>
          <w:bCs/>
          <w:noProof/>
          <w:sz w:val="24"/>
        </w:rPr>
        <w:t>Disruption of the mouse mTOR gene leads to early postimplantation lethality and prohibits embryonic stem cell development.</w:t>
      </w:r>
      <w:r w:rsidRPr="009364BA">
        <w:rPr>
          <w:rFonts w:ascii="Cambria" w:hAnsi="Cambria"/>
          <w:noProof/>
          <w:sz w:val="24"/>
        </w:rPr>
        <w:t xml:space="preserve"> </w:t>
      </w:r>
      <w:r w:rsidRPr="009364BA">
        <w:rPr>
          <w:rFonts w:ascii="Cambria" w:hAnsi="Cambria"/>
          <w:i/>
          <w:iCs/>
          <w:noProof/>
          <w:sz w:val="24"/>
        </w:rPr>
        <w:t>Mol Cell Biol</w:t>
      </w:r>
      <w:r w:rsidRPr="009364BA">
        <w:rPr>
          <w:rFonts w:ascii="Cambria" w:hAnsi="Cambria"/>
          <w:noProof/>
          <w:sz w:val="24"/>
        </w:rPr>
        <w:t xml:space="preserve"> 2004, </w:t>
      </w:r>
      <w:r w:rsidRPr="009364BA">
        <w:rPr>
          <w:rFonts w:ascii="Cambria" w:hAnsi="Cambria"/>
          <w:b/>
          <w:bCs/>
          <w:noProof/>
          <w:sz w:val="24"/>
        </w:rPr>
        <w:t>24</w:t>
      </w:r>
      <w:r w:rsidRPr="009364BA">
        <w:rPr>
          <w:rFonts w:ascii="Cambria" w:hAnsi="Cambria"/>
          <w:noProof/>
          <w:sz w:val="24"/>
        </w:rPr>
        <w:t>:9508–16.</w:t>
      </w:r>
    </w:p>
    <w:p w14:paraId="51E534F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9. Murakami M, Ichisaka T, Maeda M, Oshiro N, Hara K, Edenhofer F, Kiyama H, Yonezawa K, Yamanaka S: </w:t>
      </w:r>
      <w:r w:rsidRPr="009364BA">
        <w:rPr>
          <w:rFonts w:ascii="Cambria" w:hAnsi="Cambria"/>
          <w:b/>
          <w:bCs/>
          <w:noProof/>
          <w:sz w:val="24"/>
        </w:rPr>
        <w:t>mTOR is essential for growth and proliferation in early mouse embryos and embryonic stem cells.</w:t>
      </w:r>
      <w:r w:rsidRPr="009364BA">
        <w:rPr>
          <w:rFonts w:ascii="Cambria" w:hAnsi="Cambria"/>
          <w:noProof/>
          <w:sz w:val="24"/>
        </w:rPr>
        <w:t xml:space="preserve"> </w:t>
      </w:r>
      <w:r w:rsidRPr="009364BA">
        <w:rPr>
          <w:rFonts w:ascii="Cambria" w:hAnsi="Cambria"/>
          <w:i/>
          <w:iCs/>
          <w:noProof/>
          <w:sz w:val="24"/>
        </w:rPr>
        <w:t>Mol Cell Biol</w:t>
      </w:r>
      <w:r w:rsidRPr="009364BA">
        <w:rPr>
          <w:rFonts w:ascii="Cambria" w:hAnsi="Cambria"/>
          <w:noProof/>
          <w:sz w:val="24"/>
        </w:rPr>
        <w:t xml:space="preserve"> 2004, </w:t>
      </w:r>
      <w:r w:rsidRPr="009364BA">
        <w:rPr>
          <w:rFonts w:ascii="Cambria" w:hAnsi="Cambria"/>
          <w:b/>
          <w:bCs/>
          <w:noProof/>
          <w:sz w:val="24"/>
        </w:rPr>
        <w:t>24</w:t>
      </w:r>
      <w:r w:rsidRPr="009364BA">
        <w:rPr>
          <w:rFonts w:ascii="Cambria" w:hAnsi="Cambria"/>
          <w:noProof/>
          <w:sz w:val="24"/>
        </w:rPr>
        <w:t>:6710–8.</w:t>
      </w:r>
    </w:p>
    <w:p w14:paraId="612E9ED5"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0. Duffy JB: </w:t>
      </w:r>
      <w:r w:rsidRPr="009364BA">
        <w:rPr>
          <w:rFonts w:ascii="Cambria" w:hAnsi="Cambria"/>
          <w:b/>
          <w:bCs/>
          <w:noProof/>
          <w:sz w:val="24"/>
        </w:rPr>
        <w:t>GAL4 System in Drosophila : A Fly Geneticist ’ s Swiss Army Knife</w:t>
      </w:r>
      <w:r w:rsidRPr="009364BA">
        <w:rPr>
          <w:rFonts w:ascii="Cambria" w:hAnsi="Cambria"/>
          <w:noProof/>
          <w:sz w:val="24"/>
        </w:rPr>
        <w:t xml:space="preserve">. 2002, </w:t>
      </w:r>
      <w:r w:rsidRPr="009364BA">
        <w:rPr>
          <w:rFonts w:ascii="Cambria" w:hAnsi="Cambria"/>
          <w:b/>
          <w:bCs/>
          <w:noProof/>
          <w:sz w:val="24"/>
        </w:rPr>
        <w:t>15</w:t>
      </w:r>
      <w:r w:rsidRPr="009364BA">
        <w:rPr>
          <w:rFonts w:ascii="Cambria" w:hAnsi="Cambria"/>
          <w:noProof/>
          <w:sz w:val="24"/>
        </w:rPr>
        <w:t>:1–15.</w:t>
      </w:r>
    </w:p>
    <w:p w14:paraId="549031D0"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1. Bentzinger CF, Romanino K, Cloëtta D, Lin S, Mascarenhas JB, Oliveri F, Xia J, Casanova E, Costa CF, Brink M, Zorzato F, Hall MN, Rüegg MA: </w:t>
      </w:r>
      <w:r w:rsidRPr="009364BA">
        <w:rPr>
          <w:rFonts w:ascii="Cambria" w:hAnsi="Cambria"/>
          <w:b/>
          <w:bCs/>
          <w:noProof/>
          <w:sz w:val="24"/>
        </w:rPr>
        <w:t>Skeletal muscle-specific ablation of raptor, but not of rictor, causes metabolic changes and results in muscle dystrophy.</w:t>
      </w:r>
      <w:r w:rsidRPr="009364BA">
        <w:rPr>
          <w:rFonts w:ascii="Cambria" w:hAnsi="Cambria"/>
          <w:noProof/>
          <w:sz w:val="24"/>
        </w:rPr>
        <w:t xml:space="preserve"> </w:t>
      </w:r>
      <w:r w:rsidRPr="009364BA">
        <w:rPr>
          <w:rFonts w:ascii="Cambria" w:hAnsi="Cambria"/>
          <w:i/>
          <w:iCs/>
          <w:noProof/>
          <w:sz w:val="24"/>
        </w:rPr>
        <w:t>Cell Metab</w:t>
      </w:r>
      <w:r w:rsidRPr="009364BA">
        <w:rPr>
          <w:rFonts w:ascii="Cambria" w:hAnsi="Cambria"/>
          <w:noProof/>
          <w:sz w:val="24"/>
        </w:rPr>
        <w:t xml:space="preserve"> 2008, </w:t>
      </w:r>
      <w:r w:rsidRPr="009364BA">
        <w:rPr>
          <w:rFonts w:ascii="Cambria" w:hAnsi="Cambria"/>
          <w:b/>
          <w:bCs/>
          <w:noProof/>
          <w:sz w:val="24"/>
        </w:rPr>
        <w:t>8</w:t>
      </w:r>
      <w:r w:rsidRPr="009364BA">
        <w:rPr>
          <w:rFonts w:ascii="Cambria" w:hAnsi="Cambria"/>
          <w:noProof/>
          <w:sz w:val="24"/>
        </w:rPr>
        <w:t>:411–24.</w:t>
      </w:r>
    </w:p>
    <w:p w14:paraId="3AD3C9A3"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2. Bentzinger CF, Lin S, Romanino K, Castets P, Guridi M, Summermatter S, Handschin C, Tintignac L a, Hall MN, Rüegg M a: </w:t>
      </w:r>
      <w:r w:rsidRPr="009364BA">
        <w:rPr>
          <w:rFonts w:ascii="Cambria" w:hAnsi="Cambria"/>
          <w:b/>
          <w:bCs/>
          <w:noProof/>
          <w:sz w:val="24"/>
        </w:rPr>
        <w:t>Differential response of skeletal muscles to mTORC1 signaling during atrophy and hypertrophy.</w:t>
      </w:r>
      <w:r w:rsidRPr="009364BA">
        <w:rPr>
          <w:rFonts w:ascii="Cambria" w:hAnsi="Cambria"/>
          <w:noProof/>
          <w:sz w:val="24"/>
        </w:rPr>
        <w:t xml:space="preserve"> </w:t>
      </w:r>
      <w:r w:rsidRPr="009364BA">
        <w:rPr>
          <w:rFonts w:ascii="Cambria" w:hAnsi="Cambria"/>
          <w:i/>
          <w:iCs/>
          <w:noProof/>
          <w:sz w:val="24"/>
        </w:rPr>
        <w:t>Skelet Muscle</w:t>
      </w:r>
      <w:r w:rsidRPr="009364BA">
        <w:rPr>
          <w:rFonts w:ascii="Cambria" w:hAnsi="Cambria"/>
          <w:noProof/>
          <w:sz w:val="24"/>
        </w:rPr>
        <w:t xml:space="preserve"> 2013, </w:t>
      </w:r>
      <w:r w:rsidRPr="009364BA">
        <w:rPr>
          <w:rFonts w:ascii="Cambria" w:hAnsi="Cambria"/>
          <w:b/>
          <w:bCs/>
          <w:noProof/>
          <w:sz w:val="24"/>
        </w:rPr>
        <w:t>3</w:t>
      </w:r>
      <w:r w:rsidRPr="009364BA">
        <w:rPr>
          <w:rFonts w:ascii="Cambria" w:hAnsi="Cambria"/>
          <w:noProof/>
          <w:sz w:val="24"/>
        </w:rPr>
        <w:t>:6.</w:t>
      </w:r>
    </w:p>
    <w:p w14:paraId="69EB3A38"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3. Neufeld TP: </w:t>
      </w:r>
      <w:r w:rsidRPr="009364BA">
        <w:rPr>
          <w:rFonts w:ascii="Cambria" w:hAnsi="Cambria"/>
          <w:b/>
          <w:bCs/>
          <w:noProof/>
          <w:sz w:val="24"/>
        </w:rPr>
        <w:t>TOR-dependent control of autophagy: biting the hand that feeds.</w:t>
      </w:r>
      <w:r w:rsidRPr="009364BA">
        <w:rPr>
          <w:rFonts w:ascii="Cambria" w:hAnsi="Cambria"/>
          <w:noProof/>
          <w:sz w:val="24"/>
        </w:rPr>
        <w:t xml:space="preserve"> </w:t>
      </w:r>
      <w:r w:rsidRPr="009364BA">
        <w:rPr>
          <w:rFonts w:ascii="Cambria" w:hAnsi="Cambria"/>
          <w:i/>
          <w:iCs/>
          <w:noProof/>
          <w:sz w:val="24"/>
        </w:rPr>
        <w:t>Curr Opin Cell Biol</w:t>
      </w:r>
      <w:r w:rsidRPr="009364BA">
        <w:rPr>
          <w:rFonts w:ascii="Cambria" w:hAnsi="Cambria"/>
          <w:noProof/>
          <w:sz w:val="24"/>
        </w:rPr>
        <w:t xml:space="preserve"> 2010, </w:t>
      </w:r>
      <w:r w:rsidRPr="009364BA">
        <w:rPr>
          <w:rFonts w:ascii="Cambria" w:hAnsi="Cambria"/>
          <w:b/>
          <w:bCs/>
          <w:noProof/>
          <w:sz w:val="24"/>
        </w:rPr>
        <w:t>22</w:t>
      </w:r>
      <w:r w:rsidRPr="009364BA">
        <w:rPr>
          <w:rFonts w:ascii="Cambria" w:hAnsi="Cambria"/>
          <w:noProof/>
          <w:sz w:val="24"/>
        </w:rPr>
        <w:t xml:space="preserve">:157–68. </w:t>
      </w:r>
    </w:p>
    <w:p w14:paraId="41FF71FC" w14:textId="3B446459" w:rsidR="00234C0A" w:rsidRPr="008C6740" w:rsidRDefault="00D07587" w:rsidP="009364BA">
      <w:pPr>
        <w:pStyle w:val="NormalWeb"/>
        <w:divId w:val="487981810"/>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44D2A218" w14:textId="65221538" w:rsidR="00474711" w:rsidRPr="003E4F67" w:rsidRDefault="00474711" w:rsidP="00C920F1">
      <w:pPr>
        <w:rPr>
          <w:noProof/>
        </w:rPr>
      </w:pPr>
      <w:r w:rsidRPr="003E4F67">
        <w:rPr>
          <w:noProof/>
        </w:rPr>
        <w:t xml:space="preserve">Figure 1. </w:t>
      </w:r>
    </w:p>
    <w:p w14:paraId="497BC1B3" w14:textId="77777777" w:rsidR="00474711" w:rsidRPr="003E4F67" w:rsidRDefault="00474711" w:rsidP="00C920F1">
      <w:pPr>
        <w:rPr>
          <w:noProof/>
        </w:rPr>
      </w:pPr>
    </w:p>
    <w:p w14:paraId="4A7E2386" w14:textId="5C94E4C2" w:rsidR="006F1172" w:rsidRPr="003E4F67" w:rsidRDefault="00474711" w:rsidP="00C920F1">
      <w:pPr>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Hand-GAL4/Tm3,sb x shRNA/TM6B.  The progeny that are TB6B/Tm3, are excluded so the expected ratios (as indicated by the dotted line) are 0.33.  Knockdown flies are shown in red throughout.  B) Proportion of progeny born from a 24B-GAL4/Tm3,sb x shRNA/TM6B cross.  C) Proportion of progeny born from a C179/C179 x shRNA/TM6B cross.  In this case half the progeny should be knockdown, so the expected ratio is 0.5.  D) Proportion of </w:t>
      </w:r>
      <w:r w:rsidR="00D10BC7">
        <w:rPr>
          <w:noProof/>
        </w:rPr>
        <w:t>flies born from crosses in C, separated by Gen</w:t>
      </w:r>
      <w:r w:rsidR="001F289E">
        <w:rPr>
          <w:noProof/>
        </w:rPr>
        <w:t>der.  Error bars indicate sampling</w:t>
      </w:r>
      <w:r w:rsidR="00D10BC7">
        <w:rPr>
          <w:noProof/>
        </w:rPr>
        <w:t xml:space="preserve"> standard error, with &gt;195 flies examined for each cross.</w:t>
      </w:r>
    </w:p>
    <w:p w14:paraId="4D4FC853" w14:textId="1FAE7AD6" w:rsidR="00B65631" w:rsidRPr="003E4F67" w:rsidRDefault="002D6048" w:rsidP="00C920F1">
      <w:r w:rsidRPr="003E4F67">
        <w:t xml:space="preserve"> </w:t>
      </w:r>
    </w:p>
    <w:p w14:paraId="707CB7E5" w14:textId="77777777" w:rsidR="006F1172" w:rsidRPr="003E4F67" w:rsidRDefault="006F1172" w:rsidP="00C920F1">
      <w:pPr>
        <w:rPr>
          <w:rFonts w:cs="Times"/>
        </w:rPr>
      </w:pPr>
    </w:p>
    <w:p w14:paraId="0B4832DE" w14:textId="5DCD0850" w:rsidR="006A20BD" w:rsidRDefault="00912E8F" w:rsidP="00C920F1">
      <w:pPr>
        <w:rPr>
          <w:rFonts w:cs="Times"/>
        </w:rPr>
      </w:pPr>
      <w:r>
        <w:rPr>
          <w:rFonts w:cs="Times"/>
          <w:b/>
        </w:rPr>
        <w:t>Figure 3</w:t>
      </w:r>
      <w:r w:rsidRPr="00912E8F">
        <w:rPr>
          <w:rFonts w:cs="Times"/>
          <w:b/>
        </w:rPr>
        <w:t>. Muscle-specific Raptor knockdown flies die post-</w:t>
      </w:r>
      <w:proofErr w:type="spellStart"/>
      <w:r w:rsidRPr="00912E8F">
        <w:rPr>
          <w:rFonts w:cs="Times"/>
          <w:b/>
        </w:rPr>
        <w:t>pupal</w:t>
      </w:r>
      <w:proofErr w:type="spellEnd"/>
      <w:r w:rsidRPr="00912E8F">
        <w:rPr>
          <w:rFonts w:cs="Times"/>
          <w:b/>
        </w:rPr>
        <w:t xml:space="preserve"> formation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Pr>
          <w:rFonts w:cs="Times"/>
          <w:i/>
        </w:rPr>
        <w:t xml:space="preserve">GAL4 </w:t>
      </w:r>
      <w:r w:rsidR="00E21A55">
        <w:rPr>
          <w:rFonts w:cs="Times"/>
        </w:rPr>
        <w:t xml:space="preserve">drivers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GAL</w:t>
      </w:r>
      <w:r w:rsidR="00296E19" w:rsidRPr="00296E19">
        <w:rPr>
          <w:rFonts w:cs="Times"/>
          <w:i/>
        </w:rPr>
        <w:t>4</w:t>
      </w:r>
      <w:r w:rsidR="00296E19">
        <w:rPr>
          <w:rFonts w:cs="Times"/>
        </w:rPr>
        <w:t xml:space="preserve"> driven knockdowns while B, D and G indicate </w:t>
      </w:r>
      <w:r w:rsidR="00296E19">
        <w:rPr>
          <w:rFonts w:cs="Times"/>
          <w:i/>
        </w:rPr>
        <w:t xml:space="preserve">C179-GAL4 </w:t>
      </w:r>
      <w:r w:rsidR="00296E19">
        <w:rPr>
          <w:rFonts w:cs="Times"/>
        </w:rPr>
        <w:t xml:space="preserve">mediated knockdowns.  </w:t>
      </w:r>
      <w:r w:rsidR="00E21A55" w:rsidRPr="00296E19">
        <w:rPr>
          <w:rFonts w:cs="Times"/>
        </w:rPr>
        <w:t>A</w:t>
      </w:r>
      <w:r w:rsidR="00296E19">
        <w:rPr>
          <w:rFonts w:cs="Times"/>
        </w:rPr>
        <w:t xml:space="preserve"> and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 and D) indicate the t</w:t>
      </w:r>
      <w:r w:rsidR="00E21A55">
        <w:rPr>
          <w:rFonts w:cs="Times"/>
        </w:rPr>
        <w:t>ota</w:t>
      </w:r>
      <w:r w:rsidR="00296E19">
        <w:rPr>
          <w:rFonts w:cs="Times"/>
        </w:rPr>
        <w:t xml:space="preserve">l number of pupae after 20 days, </w:t>
      </w:r>
      <w:proofErr w:type="gramStart"/>
      <w:r w:rsidR="00296E19">
        <w:rPr>
          <w:rFonts w:cs="Times"/>
        </w:rPr>
        <w:t>and  F</w:t>
      </w:r>
      <w:proofErr w:type="gramEnd"/>
      <w:r w:rsidR="00296E19">
        <w:rPr>
          <w:rFonts w:cs="Times"/>
        </w:rPr>
        <w:t xml:space="preserve"> and G)  show the p</w:t>
      </w:r>
      <w:r w:rsidR="00E21A55">
        <w:rPr>
          <w:rFonts w:cs="Times"/>
        </w:rPr>
        <w:t xml:space="preserve">ercentage of dead pupae.  </w:t>
      </w:r>
      <w:r w:rsidR="007D22A8">
        <w:rPr>
          <w:rFonts w:cs="Times"/>
        </w:rPr>
        <w:t xml:space="preserve">Panel E shows a representative example of dead flies, still within their </w:t>
      </w:r>
      <w:proofErr w:type="spellStart"/>
      <w:r w:rsidR="007D22A8">
        <w:rPr>
          <w:rFonts w:cs="Times"/>
        </w:rPr>
        <w:t>pupal</w:t>
      </w:r>
      <w:proofErr w:type="spellEnd"/>
      <w:r w:rsidR="007D22A8">
        <w:rPr>
          <w:rFonts w:cs="Times"/>
        </w:rPr>
        <w:t xml:space="preserve"> cases.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C920F1">
      <w:pPr>
        <w:rPr>
          <w:rFonts w:cs="Times"/>
        </w:rPr>
      </w:pPr>
    </w:p>
    <w:p w14:paraId="393AB6D7" w14:textId="77777777" w:rsidR="00A8530A" w:rsidRPr="003E4F67" w:rsidRDefault="00A8530A" w:rsidP="00A8530A">
      <w:pPr>
        <w:rPr>
          <w:rFonts w:cs="Times"/>
        </w:rPr>
      </w:pPr>
      <w:r w:rsidRPr="00A8530A">
        <w:rPr>
          <w:rFonts w:cs="Times"/>
          <w:b/>
        </w:rPr>
        <w:t xml:space="preserve">Figure 4. </w:t>
      </w:r>
      <w:proofErr w:type="gramStart"/>
      <w:r w:rsidRPr="00A8530A">
        <w:rPr>
          <w:rFonts w:cs="Times"/>
          <w:b/>
        </w:rPr>
        <w:t xml:space="preserve">Lifespan of </w:t>
      </w:r>
      <w:r w:rsidRPr="00660F67">
        <w:rPr>
          <w:rFonts w:cs="Times"/>
          <w:b/>
          <w:i/>
        </w:rPr>
        <w:t>C179-GAL4</w:t>
      </w:r>
      <w:r w:rsidRPr="00A8530A">
        <w:rPr>
          <w:rFonts w:cs="Times"/>
          <w:b/>
        </w:rPr>
        <w:t xml:space="preserve"> Driven Raptor Knockout Flies.</w:t>
      </w:r>
      <w:proofErr w:type="gramEnd"/>
      <w:r w:rsidRPr="00A8530A">
        <w:rPr>
          <w:rFonts w:cs="Times"/>
          <w:b/>
        </w:rPr>
        <w:t xml:space="preserve">  </w:t>
      </w:r>
      <w:r>
        <w:rPr>
          <w:rFonts w:cs="Times"/>
        </w:rPr>
        <w:t xml:space="preserve">Dashed lines indicate two control strains.  Each panel shows a control of C179-GAL4 crossed to the control </w:t>
      </w:r>
      <w:proofErr w:type="spellStart"/>
      <w:r>
        <w:rPr>
          <w:rFonts w:cs="Times"/>
        </w:rPr>
        <w:t>shRNA</w:t>
      </w:r>
      <w:proofErr w:type="spellEnd"/>
      <w:r>
        <w:rPr>
          <w:rFonts w:cs="Times"/>
        </w:rPr>
        <w:t xml:space="preserve"> strain, as well as the balancer containing progeny of the C179-GAL4 homozygotes crossed to the heterozygous UAS-</w:t>
      </w:r>
      <w:r w:rsidRPr="00A8530A">
        <w:rPr>
          <w:rFonts w:cs="Times"/>
          <w:i/>
        </w:rPr>
        <w:t>Raptor</w:t>
      </w:r>
      <w:r>
        <w:rPr>
          <w:rFonts w:cs="Times"/>
        </w:rPr>
        <w:t xml:space="preserve"> </w:t>
      </w:r>
      <w:proofErr w:type="spellStart"/>
      <w:r>
        <w:rPr>
          <w:rFonts w:cs="Times"/>
        </w:rPr>
        <w:t>shRNA</w:t>
      </w:r>
      <w:proofErr w:type="spellEnd"/>
      <w:r>
        <w:rPr>
          <w:rFonts w:cs="Times"/>
        </w:rPr>
        <w:t>/</w:t>
      </w:r>
      <w:proofErr w:type="gramStart"/>
      <w:r>
        <w:rPr>
          <w:rFonts w:cs="Times"/>
        </w:rPr>
        <w:t xml:space="preserve">Tm6B </w:t>
      </w:r>
      <w:r w:rsidRPr="003E4F67">
        <w:rPr>
          <w:rFonts w:cs="Times"/>
        </w:rPr>
        <w:t xml:space="preserve"> strain</w:t>
      </w:r>
      <w:r>
        <w:rPr>
          <w:rFonts w:cs="Times"/>
        </w:rPr>
        <w:t>s</w:t>
      </w:r>
      <w:proofErr w:type="gramEnd"/>
      <w:r w:rsidRPr="003E4F67">
        <w:rPr>
          <w:rFonts w:cs="Times"/>
        </w:rPr>
        <w:t>.</w:t>
      </w:r>
    </w:p>
    <w:p w14:paraId="0857B229" w14:textId="77777777" w:rsidR="00BD3C4E" w:rsidRPr="00DA59AE" w:rsidRDefault="00BD3C4E" w:rsidP="00C920F1">
      <w:pPr>
        <w:rPr>
          <w:rFonts w:cs="Times"/>
        </w:rPr>
      </w:pPr>
    </w:p>
    <w:p w14:paraId="275A7DA7" w14:textId="694E453F" w:rsidR="00BD3C4E" w:rsidRPr="00C920F1" w:rsidRDefault="00BD3C4E" w:rsidP="00C920F1">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C920F1">
      <w:pPr>
        <w:rPr>
          <w:rFonts w:cs="Times"/>
        </w:rPr>
      </w:pPr>
    </w:p>
    <w:p w14:paraId="6025CAAD" w14:textId="2855B4D0" w:rsidR="006F1172" w:rsidRDefault="00CC59CA" w:rsidP="00CC59CA">
      <w:pPr>
        <w:pStyle w:val="Heading1"/>
      </w:pPr>
      <w:r>
        <w:t>Supplementary Tables and Figures</w:t>
      </w:r>
    </w:p>
    <w:p w14:paraId="7B06662D" w14:textId="77777777" w:rsidR="00CC59CA" w:rsidRDefault="00CC59CA" w:rsidP="00CC59CA"/>
    <w:p w14:paraId="3F8ACBA7" w14:textId="080C470A" w:rsidR="00CC59CA" w:rsidRDefault="00CC59CA" w:rsidP="00CC59CA">
      <w:r>
        <w:rPr>
          <w:b/>
        </w:rPr>
        <w:t xml:space="preserve">Supplementary Figure 1:  Dose response of </w:t>
      </w:r>
      <w:proofErr w:type="spellStart"/>
      <w:r>
        <w:rPr>
          <w:b/>
        </w:rPr>
        <w:t>rapamycin</w:t>
      </w:r>
      <w:proofErr w:type="spellEnd"/>
      <w:r>
        <w:rPr>
          <w:b/>
        </w:rPr>
        <w:t xml:space="preserve"> on fly </w:t>
      </w:r>
      <w:proofErr w:type="spellStart"/>
      <w:r>
        <w:rPr>
          <w:b/>
        </w:rPr>
        <w:t>eclosure</w:t>
      </w:r>
      <w:proofErr w:type="spellEnd"/>
      <w:r>
        <w:rPr>
          <w:b/>
        </w:rPr>
        <w:t xml:space="preserve"> and larvae development.</w:t>
      </w:r>
      <w:r>
        <w:t xml:space="preserve">  Flies were mated in the presence of varying doses of </w:t>
      </w:r>
      <w:proofErr w:type="spellStart"/>
      <w:r>
        <w:t>rapamycin</w:t>
      </w:r>
      <w:proofErr w:type="spellEnd"/>
      <w:r>
        <w:t xml:space="preserve">.  </w:t>
      </w:r>
      <w:r w:rsidR="008104BA">
        <w:t xml:space="preserve">After 7 days, the parental flies were removed.  </w:t>
      </w:r>
      <w:r>
        <w:t>After 21 days, t</w:t>
      </w:r>
      <w:r w:rsidR="004A57A5">
        <w:t>he number of progeny and larval</w:t>
      </w:r>
      <w:r>
        <w:t xml:space="preserve"> cases were counted.</w:t>
      </w:r>
    </w:p>
    <w:p w14:paraId="6492A14E" w14:textId="77777777" w:rsidR="00912E8F" w:rsidRDefault="00912E8F" w:rsidP="00CC59CA"/>
    <w:p w14:paraId="74145A5B" w14:textId="09CFCDEC" w:rsidR="00912E8F" w:rsidRPr="003E4F67" w:rsidRDefault="00912E8F" w:rsidP="00912E8F">
      <w:pPr>
        <w:rPr>
          <w:rFonts w:cs="Times"/>
        </w:rPr>
      </w:pPr>
      <w:r w:rsidRPr="00660F67">
        <w:rPr>
          <w:b/>
        </w:rPr>
        <w:t>Supplementary Figure 2:</w:t>
      </w:r>
      <w:r w:rsidRPr="003E4F67">
        <w:t xml:space="preserve"> </w:t>
      </w:r>
      <w:r w:rsidR="00660F67">
        <w:rPr>
          <w:b/>
        </w:rPr>
        <w:t xml:space="preserve">Effects of lowered temperatures on </w:t>
      </w:r>
      <w:proofErr w:type="spellStart"/>
      <w:r w:rsidR="00660F67">
        <w:rPr>
          <w:b/>
        </w:rPr>
        <w:t>eclosure</w:t>
      </w:r>
      <w:proofErr w:type="spellEnd"/>
      <w:r w:rsidR="00660F67">
        <w:rPr>
          <w:b/>
        </w:rPr>
        <w:t xml:space="preserve"> of </w:t>
      </w:r>
      <w:r w:rsidR="00660F67" w:rsidRPr="00660F67">
        <w:rPr>
          <w:b/>
          <w:i/>
        </w:rPr>
        <w:t>24B-</w:t>
      </w:r>
      <w:proofErr w:type="gramStart"/>
      <w:r w:rsidR="00660F67" w:rsidRPr="00660F67">
        <w:rPr>
          <w:b/>
          <w:i/>
        </w:rPr>
        <w:t>GAL4</w:t>
      </w:r>
      <w:r w:rsidR="00660F67">
        <w:rPr>
          <w:b/>
        </w:rPr>
        <w:t xml:space="preserve"> driven</w:t>
      </w:r>
      <w:proofErr w:type="gramEnd"/>
      <w:r w:rsidR="00660F67">
        <w:rPr>
          <w:b/>
        </w:rPr>
        <w:t xml:space="preserve"> </w:t>
      </w:r>
      <w:r w:rsidR="00660F67" w:rsidRPr="00660F67">
        <w:rPr>
          <w:b/>
          <w:i/>
        </w:rPr>
        <w:t>Raptor</w:t>
      </w:r>
      <w:r w:rsidR="00660F67">
        <w:rPr>
          <w:b/>
        </w:rPr>
        <w:t xml:space="preserve"> knockdowns.  </w:t>
      </w:r>
      <w:r w:rsidRPr="003E4F67">
        <w:t xml:space="preserve">The graph depicts the relative birth rates of the progeny produced when the </w:t>
      </w:r>
      <w:r w:rsidRPr="00660F67">
        <w:rPr>
          <w:i/>
        </w:rPr>
        <w:t>24B-GAL4</w:t>
      </w:r>
      <w:r w:rsidR="00660F67" w:rsidRPr="00660F67">
        <w:rPr>
          <w:i/>
        </w:rPr>
        <w:t>/Raptor</w:t>
      </w:r>
      <w:r w:rsidR="00660F67">
        <w:t xml:space="preserve"> </w:t>
      </w:r>
      <w:proofErr w:type="spellStart"/>
      <w:r w:rsidR="00660F67">
        <w:t>sh</w:t>
      </w:r>
      <w:r w:rsidRPr="003E4F67">
        <w:t>RNA</w:t>
      </w:r>
      <w:proofErr w:type="spellEnd"/>
      <w:r w:rsidRPr="003E4F67">
        <w:t xml:space="preserve"> crosses were repeated at 18° C. The double balancer genotype is excluded from the graph. The dashed line represents the expected birth rates of the three genotypes. The colder environment was unable to rescue the lethality effect of Raptor knockdown in skeletal muscle. </w:t>
      </w:r>
      <w:r w:rsidRPr="003E4F67">
        <w:rPr>
          <w:rFonts w:cs="Times"/>
        </w:rPr>
        <w:t xml:space="preserve">  </w:t>
      </w:r>
    </w:p>
    <w:p w14:paraId="68432CA3" w14:textId="77777777" w:rsidR="00912E8F" w:rsidRPr="00CC59CA" w:rsidRDefault="00912E8F" w:rsidP="00CC59CA"/>
    <w:p w14:paraId="5C6BA2E9" w14:textId="77777777" w:rsidR="00CC59CA" w:rsidRPr="008C6740" w:rsidRDefault="00CC59CA" w:rsidP="006F1172">
      <w:pPr>
        <w:widowControl w:val="0"/>
        <w:autoSpaceDE w:val="0"/>
        <w:autoSpaceDN w:val="0"/>
        <w:adjustRightInd w:val="0"/>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1C5B0D" w:rsidRDefault="001C5B0D">
      <w:pPr>
        <w:pStyle w:val="CommentText"/>
      </w:pPr>
      <w:r>
        <w:rPr>
          <w:rStyle w:val="CommentReference"/>
        </w:rPr>
        <w:annotationRef/>
      </w:r>
      <w:r>
        <w:t xml:space="preserve">Ask </w:t>
      </w:r>
      <w:proofErr w:type="spellStart"/>
      <w:r>
        <w:t>larry</w:t>
      </w:r>
      <w:proofErr w:type="spellEnd"/>
      <w:r>
        <w:t xml:space="preserve"> for reference</w:t>
      </w:r>
    </w:p>
  </w:comment>
  <w:comment w:id="1" w:author="Dave Bridges" w:date="2014-05-06T10:15:00Z" w:initials="DB">
    <w:p w14:paraId="7CF46892" w14:textId="43E2704E" w:rsidR="001C5B0D" w:rsidRDefault="001C5B0D">
      <w:pPr>
        <w:pStyle w:val="CommentText"/>
      </w:pPr>
      <w:ins w:id="2" w:author="Dave Bridges" w:date="2014-05-06T10:15:00Z">
        <w:r>
          <w:rPr>
            <w:rStyle w:val="CommentReference"/>
          </w:rPr>
          <w:annotationRef/>
        </w:r>
      </w:ins>
      <w:r>
        <w:t>Innocence can you do this</w:t>
      </w:r>
    </w:p>
  </w:comment>
  <w:comment w:id="3" w:author="Dave Bridges" w:date="2014-05-06T10:16:00Z" w:initials="DB">
    <w:p w14:paraId="07C67643" w14:textId="74C062C4" w:rsidR="001C5B0D" w:rsidRDefault="001C5B0D">
      <w:pPr>
        <w:pStyle w:val="CommentText"/>
      </w:pPr>
      <w:ins w:id="4" w:author="Dave Bridges" w:date="2014-05-06T10:16:00Z">
        <w:r>
          <w:rPr>
            <w:rStyle w:val="CommentReference"/>
          </w:rPr>
          <w:annotationRef/>
        </w:r>
      </w:ins>
      <w:r>
        <w:t>Innocence can you write this part</w:t>
      </w:r>
    </w:p>
  </w:comment>
  <w:comment w:id="5" w:author="Dave Bridges" w:date="2014-06-24T12:12:00Z" w:initials="DB">
    <w:p w14:paraId="57FE5732" w14:textId="370A191E" w:rsidR="001C5B0D" w:rsidRDefault="001C5B0D">
      <w:pPr>
        <w:pStyle w:val="CommentText"/>
      </w:pPr>
      <w:r>
        <w:rPr>
          <w:rStyle w:val="CommentReference"/>
        </w:rPr>
        <w:annotationRef/>
      </w:r>
      <w:r>
        <w:t>Larry, do you think a schematic of the crosses for each figure would help, or people will be able to follow along?</w:t>
      </w:r>
    </w:p>
  </w:comment>
  <w:comment w:id="6" w:author="Dave Bridges" w:date="2014-06-25T12:35:00Z" w:initials="DB">
    <w:p w14:paraId="6759F7D4" w14:textId="1767DF06" w:rsidR="001C5B0D" w:rsidRDefault="001C5B0D">
      <w:pPr>
        <w:pStyle w:val="CommentText"/>
      </w:pPr>
      <w:r>
        <w:rPr>
          <w:rStyle w:val="CommentReference"/>
        </w:rPr>
        <w:annotationRef/>
      </w:r>
      <w:r>
        <w:t>Potentially remove</w:t>
      </w:r>
    </w:p>
  </w:comment>
  <w:comment w:id="7" w:author="Dave Bridges" w:date="2014-06-25T12:35:00Z" w:initials="DB">
    <w:p w14:paraId="60EE095C" w14:textId="2D3863D0" w:rsidR="001C5B0D" w:rsidRDefault="001C5B0D">
      <w:pPr>
        <w:pStyle w:val="CommentText"/>
      </w:pPr>
      <w:r>
        <w:rPr>
          <w:rStyle w:val="CommentReference"/>
        </w:rPr>
        <w:annotationRef/>
      </w:r>
      <w:r>
        <w:t>Mention gender</w:t>
      </w:r>
    </w:p>
  </w:comment>
  <w:comment w:id="8" w:author="Dave Bridges" w:date="2014-06-25T12:37:00Z" w:initials="DB">
    <w:p w14:paraId="06E3B1F0" w14:textId="282148DE" w:rsidR="001C5B0D" w:rsidRDefault="001C5B0D">
      <w:pPr>
        <w:pStyle w:val="CommentText"/>
      </w:pPr>
      <w:r>
        <w:rPr>
          <w:rStyle w:val="CommentReference"/>
        </w:rPr>
        <w:annotationRef/>
      </w:r>
      <w:r>
        <w:t xml:space="preserve">Mention how this is not consistent with the </w:t>
      </w:r>
      <w:proofErr w:type="spellStart"/>
      <w:r>
        <w:t>rapamycin</w:t>
      </w:r>
      <w:proofErr w:type="spellEnd"/>
      <w:r>
        <w:t xml:space="preserve"> induced lethality which occurs pre-</w:t>
      </w:r>
      <w:proofErr w:type="spellStart"/>
      <w:r>
        <w:t>pupal</w:t>
      </w:r>
      <w:proofErr w:type="spellEnd"/>
      <w:r>
        <w:t xml:space="preserve"> development.</w:t>
      </w:r>
    </w:p>
  </w:comment>
  <w:comment w:id="10" w:author="Dave Bridges" w:date="2014-05-07T08:47:00Z" w:initials="DB">
    <w:p w14:paraId="339065ED" w14:textId="1B50010F" w:rsidR="001C5B0D" w:rsidRDefault="001C5B0D">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52987"/>
    <w:rsid w:val="00061E90"/>
    <w:rsid w:val="000E45D7"/>
    <w:rsid w:val="000E6DEC"/>
    <w:rsid w:val="001012AA"/>
    <w:rsid w:val="001120E6"/>
    <w:rsid w:val="00116EA4"/>
    <w:rsid w:val="00140006"/>
    <w:rsid w:val="001425E4"/>
    <w:rsid w:val="001530A5"/>
    <w:rsid w:val="00162960"/>
    <w:rsid w:val="00187BB9"/>
    <w:rsid w:val="001A0687"/>
    <w:rsid w:val="001B4D8C"/>
    <w:rsid w:val="001B7635"/>
    <w:rsid w:val="001C1FEF"/>
    <w:rsid w:val="001C5B0D"/>
    <w:rsid w:val="001C5E50"/>
    <w:rsid w:val="001F289E"/>
    <w:rsid w:val="00222D22"/>
    <w:rsid w:val="00234C0A"/>
    <w:rsid w:val="00267136"/>
    <w:rsid w:val="002754B1"/>
    <w:rsid w:val="00296E19"/>
    <w:rsid w:val="002A13D8"/>
    <w:rsid w:val="002A5C22"/>
    <w:rsid w:val="002B1207"/>
    <w:rsid w:val="002D6048"/>
    <w:rsid w:val="002E57BF"/>
    <w:rsid w:val="0033192B"/>
    <w:rsid w:val="00340AA3"/>
    <w:rsid w:val="00357F77"/>
    <w:rsid w:val="00364075"/>
    <w:rsid w:val="003937DA"/>
    <w:rsid w:val="003C09B8"/>
    <w:rsid w:val="003D6BD1"/>
    <w:rsid w:val="003E4F67"/>
    <w:rsid w:val="0040324E"/>
    <w:rsid w:val="00407AC6"/>
    <w:rsid w:val="00411E0B"/>
    <w:rsid w:val="00433D82"/>
    <w:rsid w:val="00436E62"/>
    <w:rsid w:val="00471708"/>
    <w:rsid w:val="00474711"/>
    <w:rsid w:val="004826A6"/>
    <w:rsid w:val="0048645D"/>
    <w:rsid w:val="00486518"/>
    <w:rsid w:val="00487810"/>
    <w:rsid w:val="004A57A5"/>
    <w:rsid w:val="004A69CC"/>
    <w:rsid w:val="004B7CDC"/>
    <w:rsid w:val="004C7062"/>
    <w:rsid w:val="004F31C0"/>
    <w:rsid w:val="0052513C"/>
    <w:rsid w:val="00537B34"/>
    <w:rsid w:val="005537E0"/>
    <w:rsid w:val="00554FC6"/>
    <w:rsid w:val="00561F32"/>
    <w:rsid w:val="00571E6C"/>
    <w:rsid w:val="005B4AB2"/>
    <w:rsid w:val="005E17FC"/>
    <w:rsid w:val="00660F67"/>
    <w:rsid w:val="00674B7E"/>
    <w:rsid w:val="00695686"/>
    <w:rsid w:val="006A20BD"/>
    <w:rsid w:val="006C082B"/>
    <w:rsid w:val="006F1172"/>
    <w:rsid w:val="007255E2"/>
    <w:rsid w:val="0072748C"/>
    <w:rsid w:val="00740552"/>
    <w:rsid w:val="0074200C"/>
    <w:rsid w:val="0075212D"/>
    <w:rsid w:val="007A2B2C"/>
    <w:rsid w:val="007C342C"/>
    <w:rsid w:val="007D22A8"/>
    <w:rsid w:val="007D3910"/>
    <w:rsid w:val="007D7721"/>
    <w:rsid w:val="007E2C73"/>
    <w:rsid w:val="007E44ED"/>
    <w:rsid w:val="008104BA"/>
    <w:rsid w:val="008559E4"/>
    <w:rsid w:val="0086020A"/>
    <w:rsid w:val="00895FB6"/>
    <w:rsid w:val="008C6740"/>
    <w:rsid w:val="0090102F"/>
    <w:rsid w:val="009111E3"/>
    <w:rsid w:val="00912E8F"/>
    <w:rsid w:val="00921C69"/>
    <w:rsid w:val="00922DE5"/>
    <w:rsid w:val="009364BA"/>
    <w:rsid w:val="009637F4"/>
    <w:rsid w:val="00975E32"/>
    <w:rsid w:val="009964F9"/>
    <w:rsid w:val="009C36DF"/>
    <w:rsid w:val="00A35634"/>
    <w:rsid w:val="00A8530A"/>
    <w:rsid w:val="00A87B4B"/>
    <w:rsid w:val="00A95905"/>
    <w:rsid w:val="00A95BDD"/>
    <w:rsid w:val="00AB5F98"/>
    <w:rsid w:val="00AC4DDA"/>
    <w:rsid w:val="00AC63C1"/>
    <w:rsid w:val="00AF6080"/>
    <w:rsid w:val="00B20189"/>
    <w:rsid w:val="00B26960"/>
    <w:rsid w:val="00B65631"/>
    <w:rsid w:val="00B70FD4"/>
    <w:rsid w:val="00B840BA"/>
    <w:rsid w:val="00BC1C08"/>
    <w:rsid w:val="00BD3C4E"/>
    <w:rsid w:val="00BD6FBB"/>
    <w:rsid w:val="00BE0793"/>
    <w:rsid w:val="00BE37DD"/>
    <w:rsid w:val="00BF484F"/>
    <w:rsid w:val="00C10A32"/>
    <w:rsid w:val="00C2697E"/>
    <w:rsid w:val="00C35D4F"/>
    <w:rsid w:val="00C40639"/>
    <w:rsid w:val="00C7080C"/>
    <w:rsid w:val="00C8155A"/>
    <w:rsid w:val="00C838F3"/>
    <w:rsid w:val="00C920F1"/>
    <w:rsid w:val="00CA3EED"/>
    <w:rsid w:val="00CC2116"/>
    <w:rsid w:val="00CC4247"/>
    <w:rsid w:val="00CC59CA"/>
    <w:rsid w:val="00CD646A"/>
    <w:rsid w:val="00CF329D"/>
    <w:rsid w:val="00D07587"/>
    <w:rsid w:val="00D10BC7"/>
    <w:rsid w:val="00D86513"/>
    <w:rsid w:val="00DA59AE"/>
    <w:rsid w:val="00DB29A1"/>
    <w:rsid w:val="00DD6A3B"/>
    <w:rsid w:val="00DF02CD"/>
    <w:rsid w:val="00E20164"/>
    <w:rsid w:val="00E21A55"/>
    <w:rsid w:val="00E251E9"/>
    <w:rsid w:val="00E25FD7"/>
    <w:rsid w:val="00E475B9"/>
    <w:rsid w:val="00E73EEA"/>
    <w:rsid w:val="00EB0682"/>
    <w:rsid w:val="00EB1511"/>
    <w:rsid w:val="00EE0AF8"/>
    <w:rsid w:val="00EE5C4B"/>
    <w:rsid w:val="00EE706E"/>
    <w:rsid w:val="00F0001B"/>
    <w:rsid w:val="00F25BCE"/>
    <w:rsid w:val="00F3104E"/>
    <w:rsid w:val="00F31273"/>
    <w:rsid w:val="00F444D6"/>
    <w:rsid w:val="00F7327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3</TotalTime>
  <Pages>8</Pages>
  <Words>6800</Words>
  <Characters>38765</Characters>
  <Application>Microsoft Macintosh Word</Application>
  <DocSecurity>0</DocSecurity>
  <Lines>323</Lines>
  <Paragraphs>90</Paragraphs>
  <ScaleCrop>false</ScaleCrop>
  <Company>UTHSC</Company>
  <LinksUpToDate>false</LinksUpToDate>
  <CharactersWithSpaces>45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27</cp:revision>
  <cp:lastPrinted>2013-08-09T15:54:00Z</cp:lastPrinted>
  <dcterms:created xsi:type="dcterms:W3CDTF">2014-05-07T19:10:00Z</dcterms:created>
  <dcterms:modified xsi:type="dcterms:W3CDTF">2014-06-27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docrinology</vt:lpwstr>
  </property>
  <property fmtid="{D5CDD505-2E9C-101B-9397-08002B2CF9AE}" pid="18" name="Mendeley Recent Style Name 6_1">
    <vt:lpwstr>Journal of Endocrinology</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